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A9FE799" w14:textId="7A1023AA" w:rsidR="000364D6" w:rsidRPr="00C51B0D" w:rsidRDefault="000364D6" w:rsidP="007B586B">
      <w:pPr>
        <w:spacing w:line="360" w:lineRule="auto"/>
        <w:rPr>
          <w:rStyle w:val="PageNumber"/>
          <w:rFonts w:eastAsia="Cambria"/>
          <w:color w:val="000000"/>
          <w:u w:color="000000"/>
        </w:rPr>
      </w:pPr>
      <w:r w:rsidRPr="00113128">
        <w:rPr>
          <w:rStyle w:val="PageNumber"/>
          <w:b/>
        </w:rPr>
        <w:t>S</w:t>
      </w:r>
      <w:r w:rsidR="00C90A5A">
        <w:rPr>
          <w:rStyle w:val="PageNumber"/>
          <w:b/>
        </w:rPr>
        <w:t>2 Table</w:t>
      </w:r>
      <w:bookmarkStart w:id="0" w:name="_GoBack"/>
      <w:bookmarkEnd w:id="0"/>
      <w:r w:rsidR="00783249">
        <w:rPr>
          <w:rStyle w:val="PageNumber"/>
          <w:b/>
        </w:rPr>
        <w:t>.</w:t>
      </w:r>
      <w:r w:rsidRPr="00C51B0D">
        <w:rPr>
          <w:rStyle w:val="PageNumber"/>
        </w:rPr>
        <w:t xml:space="preserve"> Associations between family type as indicated by the </w:t>
      </w:r>
      <w:r>
        <w:rPr>
          <w:rStyle w:val="PageNumber"/>
        </w:rPr>
        <w:t>partner</w:t>
      </w:r>
      <w:r w:rsidRPr="00C51B0D">
        <w:rPr>
          <w:rStyle w:val="PageNumber"/>
        </w:rPr>
        <w:t xml:space="preserve"> and child television viewing at 24 months of age</w:t>
      </w:r>
    </w:p>
    <w:p w14:paraId="0EF26DA4" w14:textId="77777777" w:rsidR="000364D6" w:rsidRPr="00C51B0D" w:rsidRDefault="000364D6" w:rsidP="007B586B">
      <w:pPr>
        <w:pStyle w:val="Body"/>
        <w:spacing w:line="360" w:lineRule="auto"/>
        <w:rPr>
          <w:rFonts w:ascii="Times New Roman" w:eastAsia="Times New Roman" w:hAnsi="Times New Roman" w:cs="Times New Roman"/>
        </w:rPr>
      </w:pPr>
    </w:p>
    <w:tbl>
      <w:tblPr>
        <w:tblW w:w="9186" w:type="dxa"/>
        <w:tblInd w:w="108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CED7E7"/>
        <w:tblLayout w:type="fixed"/>
        <w:tblLook w:val="04A0" w:firstRow="1" w:lastRow="0" w:firstColumn="1" w:lastColumn="0" w:noHBand="0" w:noVBand="1"/>
      </w:tblPr>
      <w:tblGrid>
        <w:gridCol w:w="2382"/>
        <w:gridCol w:w="992"/>
        <w:gridCol w:w="2126"/>
        <w:gridCol w:w="851"/>
        <w:gridCol w:w="2126"/>
        <w:gridCol w:w="709"/>
      </w:tblGrid>
      <w:tr w:rsidR="005A75EB" w:rsidRPr="00C51B0D" w14:paraId="4D4997F2" w14:textId="77777777" w:rsidTr="005A75EB">
        <w:trPr>
          <w:trHeight w:val="227"/>
        </w:trPr>
        <w:tc>
          <w:tcPr>
            <w:tcW w:w="2382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C5B6F16" w14:textId="77777777" w:rsidR="005A75EB" w:rsidRPr="005A75EB" w:rsidRDefault="005A75EB" w:rsidP="005910EE">
            <w:pPr>
              <w:tabs>
                <w:tab w:val="left" w:pos="318"/>
              </w:tabs>
              <w:spacing w:line="360" w:lineRule="auto"/>
              <w:rPr>
                <w:b/>
              </w:rPr>
            </w:pPr>
          </w:p>
        </w:tc>
        <w:tc>
          <w:tcPr>
            <w:tcW w:w="992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AC15278" w14:textId="77777777" w:rsidR="005A75EB" w:rsidRPr="005A75EB" w:rsidRDefault="005A75EB" w:rsidP="007B586B">
            <w:pPr>
              <w:spacing w:line="360" w:lineRule="auto"/>
              <w:rPr>
                <w:b/>
              </w:rPr>
            </w:pPr>
          </w:p>
        </w:tc>
        <w:tc>
          <w:tcPr>
            <w:tcW w:w="2977" w:type="dxa"/>
            <w:gridSpan w:val="2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5859744" w14:textId="77777777" w:rsidR="005A75EB" w:rsidRPr="005A75EB" w:rsidRDefault="005A75EB" w:rsidP="007B586B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5A75EB">
              <w:rPr>
                <w:rStyle w:val="PageNumber"/>
                <w:rFonts w:ascii="Times New Roman" w:hAnsi="Times New Roman" w:cs="Times New Roman"/>
                <w:b/>
              </w:rPr>
              <w:t>Unadjusted model</w:t>
            </w:r>
          </w:p>
        </w:tc>
        <w:tc>
          <w:tcPr>
            <w:tcW w:w="2835" w:type="dxa"/>
            <w:gridSpan w:val="2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108E519" w14:textId="5B9E1AF6" w:rsidR="005A75EB" w:rsidRPr="005A75EB" w:rsidRDefault="005A75EB" w:rsidP="005910EE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5A75EB">
              <w:rPr>
                <w:rStyle w:val="PageNumber"/>
                <w:rFonts w:ascii="Times New Roman" w:hAnsi="Times New Roman" w:cs="Times New Roman"/>
                <w:b/>
              </w:rPr>
              <w:t>Adjusted model</w:t>
            </w:r>
            <w:r w:rsidR="005910EE" w:rsidRPr="005910EE">
              <w:rPr>
                <w:rStyle w:val="PageNumber"/>
                <w:rFonts w:ascii="Times New Roman" w:hAnsi="Times New Roman" w:cs="Times New Roman"/>
                <w:b/>
                <w:vertAlign w:val="superscript"/>
              </w:rPr>
              <w:t>*</w:t>
            </w:r>
          </w:p>
        </w:tc>
      </w:tr>
      <w:tr w:rsidR="005A75EB" w:rsidRPr="00C51B0D" w14:paraId="357BAD11" w14:textId="77777777" w:rsidTr="005A75EB">
        <w:trPr>
          <w:trHeight w:val="552"/>
        </w:trPr>
        <w:tc>
          <w:tcPr>
            <w:tcW w:w="2382" w:type="dxa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075798F" w14:textId="77777777" w:rsidR="005A75EB" w:rsidRPr="005A75EB" w:rsidRDefault="005A75EB" w:rsidP="005910EE">
            <w:pPr>
              <w:tabs>
                <w:tab w:val="left" w:pos="318"/>
              </w:tabs>
              <w:spacing w:line="360" w:lineRule="auto"/>
              <w:rPr>
                <w:b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5C5622D" w14:textId="77777777" w:rsidR="005A75EB" w:rsidRPr="005A75EB" w:rsidRDefault="005A75EB" w:rsidP="007B586B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5A75EB">
              <w:rPr>
                <w:rStyle w:val="PageNumber"/>
                <w:rFonts w:ascii="Times New Roman" w:hAnsi="Times New Roman" w:cs="Times New Roman"/>
                <w:b/>
              </w:rPr>
              <w:t>n (%)</w:t>
            </w:r>
          </w:p>
        </w:tc>
        <w:tc>
          <w:tcPr>
            <w:tcW w:w="2126" w:type="dxa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05442AB" w14:textId="32312D2C" w:rsidR="005A75EB" w:rsidRPr="005A75EB" w:rsidRDefault="005A75EB" w:rsidP="005910EE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5A75EB">
              <w:rPr>
                <w:rStyle w:val="PageNumber"/>
                <w:rFonts w:ascii="Times New Roman" w:hAnsi="Times New Roman" w:cs="Times New Roman"/>
                <w:b/>
              </w:rPr>
              <w:t>ß (95% CI)</w:t>
            </w:r>
            <w:r w:rsidR="005910EE" w:rsidRPr="005910EE">
              <w:rPr>
                <w:rStyle w:val="PageNumber"/>
                <w:rFonts w:ascii="Times New Roman" w:hAnsi="Times New Roman" w:cs="Times New Roman"/>
                <w:b/>
                <w:vertAlign w:val="superscript"/>
              </w:rPr>
              <w:t>†</w:t>
            </w:r>
          </w:p>
        </w:tc>
        <w:tc>
          <w:tcPr>
            <w:tcW w:w="851" w:type="dxa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B8E90A9" w14:textId="4FB84278" w:rsidR="005A75EB" w:rsidRPr="005A75EB" w:rsidRDefault="005A75EB" w:rsidP="005910EE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5A75EB">
              <w:rPr>
                <w:rStyle w:val="PageNumber"/>
                <w:rFonts w:ascii="Times New Roman" w:hAnsi="Times New Roman" w:cs="Times New Roman"/>
                <w:b/>
                <w:i/>
                <w:iCs/>
              </w:rPr>
              <w:t>P</w:t>
            </w:r>
            <w:r w:rsidR="005910EE" w:rsidRPr="005910EE">
              <w:rPr>
                <w:rFonts w:ascii="Times New Roman" w:hAnsi="Times New Roman" w:cs="Times New Roman"/>
                <w:b/>
                <w:vertAlign w:val="superscript"/>
              </w:rPr>
              <w:t>‡</w:t>
            </w:r>
          </w:p>
        </w:tc>
        <w:tc>
          <w:tcPr>
            <w:tcW w:w="2126" w:type="dxa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7506482" w14:textId="47F69D13" w:rsidR="005A75EB" w:rsidRPr="005A75EB" w:rsidRDefault="005A75EB" w:rsidP="007B586B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5A75EB">
              <w:rPr>
                <w:rStyle w:val="PageNumber"/>
                <w:rFonts w:ascii="Times New Roman" w:hAnsi="Times New Roman" w:cs="Times New Roman"/>
                <w:b/>
              </w:rPr>
              <w:t>ß (95% CI)</w:t>
            </w:r>
            <w:r w:rsidR="005910EE" w:rsidRPr="005910EE">
              <w:rPr>
                <w:rStyle w:val="PageNumber"/>
                <w:rFonts w:ascii="Times New Roman" w:hAnsi="Times New Roman" w:cs="Times New Roman"/>
                <w:b/>
                <w:vertAlign w:val="superscript"/>
              </w:rPr>
              <w:t>†</w:t>
            </w:r>
          </w:p>
        </w:tc>
        <w:tc>
          <w:tcPr>
            <w:tcW w:w="709" w:type="dxa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22CA325" w14:textId="667A30D3" w:rsidR="005A75EB" w:rsidRPr="005A75EB" w:rsidRDefault="005A75EB" w:rsidP="005910EE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5A75EB">
              <w:rPr>
                <w:rStyle w:val="PageNumber"/>
                <w:rFonts w:ascii="Times New Roman" w:hAnsi="Times New Roman" w:cs="Times New Roman"/>
                <w:b/>
                <w:i/>
                <w:iCs/>
              </w:rPr>
              <w:t>P</w:t>
            </w:r>
            <w:r w:rsidR="005910EE" w:rsidRPr="005910EE">
              <w:rPr>
                <w:rFonts w:ascii="Times New Roman" w:hAnsi="Times New Roman" w:cs="Times New Roman"/>
                <w:b/>
                <w:vertAlign w:val="superscript"/>
              </w:rPr>
              <w:t>‡</w:t>
            </w:r>
          </w:p>
        </w:tc>
      </w:tr>
      <w:tr w:rsidR="00DD5DEE" w:rsidRPr="00C51B0D" w14:paraId="4DFA2CA9" w14:textId="77777777" w:rsidTr="005A75EB">
        <w:trPr>
          <w:trHeight w:val="217"/>
        </w:trPr>
        <w:tc>
          <w:tcPr>
            <w:tcW w:w="2382" w:type="dxa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9DA137D" w14:textId="77777777" w:rsidR="00DD5DEE" w:rsidRPr="00C51B0D" w:rsidRDefault="00DD5DEE" w:rsidP="005910EE">
            <w:pPr>
              <w:pStyle w:val="Body"/>
              <w:tabs>
                <w:tab w:val="left" w:pos="318"/>
              </w:tabs>
              <w:spacing w:line="360" w:lineRule="auto"/>
              <w:rPr>
                <w:rFonts w:ascii="Times New Roman" w:hAnsi="Times New Roman" w:cs="Times New Roman"/>
              </w:rPr>
            </w:pPr>
            <w:r w:rsidRPr="00C51B0D">
              <w:rPr>
                <w:rStyle w:val="PageNumber"/>
                <w:rFonts w:ascii="Times New Roman" w:hAnsi="Times New Roman" w:cs="Times New Roman"/>
              </w:rPr>
              <w:t>Active or sporty</w:t>
            </w:r>
          </w:p>
        </w:tc>
        <w:tc>
          <w:tcPr>
            <w:tcW w:w="992" w:type="dxa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E2A767A" w14:textId="77777777" w:rsidR="00DD5DEE" w:rsidRPr="00C51B0D" w:rsidRDefault="00DD5DEE" w:rsidP="0050577D">
            <w:pPr>
              <w:spacing w:line="360" w:lineRule="auto"/>
            </w:pPr>
          </w:p>
        </w:tc>
        <w:tc>
          <w:tcPr>
            <w:tcW w:w="2126" w:type="dxa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E101EE1" w14:textId="77777777" w:rsidR="00DD5DEE" w:rsidRPr="00C51B0D" w:rsidRDefault="00DD5DEE" w:rsidP="0050577D">
            <w:pPr>
              <w:spacing w:line="360" w:lineRule="auto"/>
            </w:pPr>
          </w:p>
        </w:tc>
        <w:tc>
          <w:tcPr>
            <w:tcW w:w="851" w:type="dxa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B7D819F" w14:textId="77777777" w:rsidR="00DD5DEE" w:rsidRPr="00C51B0D" w:rsidRDefault="00DD5DEE" w:rsidP="0050577D">
            <w:pPr>
              <w:spacing w:line="360" w:lineRule="auto"/>
            </w:pPr>
          </w:p>
        </w:tc>
        <w:tc>
          <w:tcPr>
            <w:tcW w:w="2126" w:type="dxa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8E2691B" w14:textId="77777777" w:rsidR="00DD5DEE" w:rsidRPr="00C51B0D" w:rsidRDefault="00DD5DEE" w:rsidP="0050577D">
            <w:pPr>
              <w:spacing w:line="360" w:lineRule="auto"/>
            </w:pPr>
          </w:p>
        </w:tc>
        <w:tc>
          <w:tcPr>
            <w:tcW w:w="709" w:type="dxa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0E7216D" w14:textId="77777777" w:rsidR="00DD5DEE" w:rsidRPr="00C51B0D" w:rsidRDefault="00DD5DEE" w:rsidP="0050577D">
            <w:pPr>
              <w:spacing w:line="360" w:lineRule="auto"/>
            </w:pPr>
          </w:p>
        </w:tc>
      </w:tr>
      <w:tr w:rsidR="005A75EB" w:rsidRPr="00C51B0D" w14:paraId="59E5E841" w14:textId="77777777" w:rsidTr="005A75EB">
        <w:trPr>
          <w:trHeight w:val="222"/>
        </w:trPr>
        <w:tc>
          <w:tcPr>
            <w:tcW w:w="23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4735E7B" w14:textId="105CF11A" w:rsidR="005A75EB" w:rsidRPr="004F0B60" w:rsidRDefault="005910EE" w:rsidP="005910EE">
            <w:pPr>
              <w:pStyle w:val="Body"/>
              <w:tabs>
                <w:tab w:val="left" w:pos="318"/>
              </w:tabs>
              <w:spacing w:line="360" w:lineRule="auto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ab/>
            </w:r>
            <w:r w:rsidR="005A75EB" w:rsidRPr="004F0B60">
              <w:rPr>
                <w:rFonts w:ascii="Times New Roman" w:hAnsi="Times New Roman" w:cs="Times New Roman"/>
                <w:i/>
              </w:rPr>
              <w:t>Not really like us</w:t>
            </w:r>
            <w:r w:rsidRPr="005910EE">
              <w:rPr>
                <w:rFonts w:ascii="Times New Roman" w:hAnsi="Times New Roman" w:cs="Times New Roman"/>
                <w:i/>
                <w:vertAlign w:val="superscript"/>
              </w:rPr>
              <w:t>**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8FC8A66" w14:textId="77777777" w:rsidR="005A75EB" w:rsidRPr="00C51B0D" w:rsidRDefault="005A75EB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9</w:t>
            </w:r>
            <w:r w:rsidRPr="00C51B0D">
              <w:rPr>
                <w:rFonts w:ascii="Times New Roman" w:hAnsi="Times New Roman" w:cs="Times New Roman"/>
              </w:rPr>
              <w:t xml:space="preserve"> (1</w:t>
            </w:r>
            <w:r>
              <w:rPr>
                <w:rFonts w:ascii="Times New Roman" w:hAnsi="Times New Roman" w:cs="Times New Roman"/>
              </w:rPr>
              <w:t>4</w:t>
            </w:r>
            <w:r w:rsidRPr="00C51B0D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B562C3E" w14:textId="77777777" w:rsidR="005A75EB" w:rsidRPr="00C51B0D" w:rsidRDefault="005A75EB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3EC2169" w14:textId="77777777" w:rsidR="005A75EB" w:rsidRPr="00C51B0D" w:rsidRDefault="005A75EB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4CA9FA5" w14:textId="77777777" w:rsidR="005A75EB" w:rsidRPr="00C51B0D" w:rsidRDefault="005A75EB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C5B695C" w14:textId="77777777" w:rsidR="005A75EB" w:rsidRPr="00C51B0D" w:rsidRDefault="005A75EB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5A75EB" w:rsidRPr="00C51B0D" w14:paraId="3C2A4E1F" w14:textId="77777777" w:rsidTr="005A75EB">
        <w:trPr>
          <w:trHeight w:val="232"/>
        </w:trPr>
        <w:tc>
          <w:tcPr>
            <w:tcW w:w="23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88D9F89" w14:textId="25D8C9CE" w:rsidR="005A75EB" w:rsidRPr="004F0B60" w:rsidRDefault="005910EE" w:rsidP="005910EE">
            <w:pPr>
              <w:pStyle w:val="Body"/>
              <w:tabs>
                <w:tab w:val="left" w:pos="318"/>
              </w:tabs>
              <w:spacing w:line="360" w:lineRule="auto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ab/>
            </w:r>
            <w:r w:rsidR="005A75EB" w:rsidRPr="004F0B60">
              <w:rPr>
                <w:rFonts w:ascii="Times New Roman" w:hAnsi="Times New Roman" w:cs="Times New Roman"/>
                <w:i/>
              </w:rPr>
              <w:t>A little like u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C2E1746" w14:textId="77777777" w:rsidR="005A75EB" w:rsidRPr="00C51B0D" w:rsidRDefault="005A75EB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51</w:t>
            </w:r>
            <w:r w:rsidRPr="00C51B0D">
              <w:rPr>
                <w:rFonts w:ascii="Times New Roman" w:hAnsi="Times New Roman" w:cs="Times New Roman"/>
              </w:rPr>
              <w:t xml:space="preserve"> (5</w:t>
            </w:r>
            <w:r>
              <w:rPr>
                <w:rFonts w:ascii="Times New Roman" w:hAnsi="Times New Roman" w:cs="Times New Roman"/>
              </w:rPr>
              <w:t>2</w:t>
            </w:r>
            <w:r w:rsidRPr="00C51B0D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F3F9D5C" w14:textId="77777777" w:rsidR="005A75EB" w:rsidRPr="00C51B0D" w:rsidRDefault="005A75EB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25.0</w:t>
            </w:r>
            <w:r w:rsidRPr="00C51B0D">
              <w:rPr>
                <w:rFonts w:ascii="Times New Roman" w:hAnsi="Times New Roman" w:cs="Times New Roman"/>
              </w:rPr>
              <w:t xml:space="preserve"> (-</w:t>
            </w:r>
            <w:r>
              <w:rPr>
                <w:rFonts w:ascii="Times New Roman" w:hAnsi="Times New Roman" w:cs="Times New Roman"/>
              </w:rPr>
              <w:t>39.2, -10.2</w:t>
            </w:r>
            <w:r w:rsidRPr="00C51B0D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684D6D2" w14:textId="77777777" w:rsidR="005A75EB" w:rsidRPr="00C51B0D" w:rsidRDefault="005A75EB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1320EA0" w14:textId="77777777" w:rsidR="005A75EB" w:rsidRPr="00C51B0D" w:rsidRDefault="005A75EB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C51B0D">
              <w:rPr>
                <w:rFonts w:ascii="Times New Roman" w:hAnsi="Times New Roman" w:cs="Times New Roman"/>
              </w:rPr>
              <w:t>-</w:t>
            </w:r>
            <w:r>
              <w:rPr>
                <w:rFonts w:ascii="Times New Roman" w:hAnsi="Times New Roman" w:cs="Times New Roman"/>
              </w:rPr>
              <w:t>28.6</w:t>
            </w:r>
            <w:r w:rsidRPr="00C51B0D">
              <w:rPr>
                <w:rFonts w:ascii="Times New Roman" w:hAnsi="Times New Roman" w:cs="Times New Roman"/>
              </w:rPr>
              <w:t xml:space="preserve"> (-</w:t>
            </w:r>
            <w:r>
              <w:rPr>
                <w:rFonts w:ascii="Times New Roman" w:hAnsi="Times New Roman" w:cs="Times New Roman"/>
              </w:rPr>
              <w:t>44.8, -12.3</w:t>
            </w:r>
            <w:r w:rsidRPr="00C51B0D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8681640" w14:textId="77777777" w:rsidR="005A75EB" w:rsidRPr="00C51B0D" w:rsidRDefault="005A75EB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5A75EB" w:rsidRPr="00C51B0D" w14:paraId="1ACA12D9" w14:textId="77777777" w:rsidTr="005A75EB">
        <w:trPr>
          <w:trHeight w:val="232"/>
        </w:trPr>
        <w:tc>
          <w:tcPr>
            <w:tcW w:w="23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34CC10B" w14:textId="08C2B789" w:rsidR="005A75EB" w:rsidRPr="004F0B60" w:rsidRDefault="005910EE" w:rsidP="005910EE">
            <w:pPr>
              <w:pStyle w:val="Body"/>
              <w:tabs>
                <w:tab w:val="left" w:pos="318"/>
              </w:tabs>
              <w:spacing w:line="360" w:lineRule="auto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ab/>
            </w:r>
            <w:r w:rsidR="005A75EB" w:rsidRPr="004F0B60">
              <w:rPr>
                <w:rFonts w:ascii="Times New Roman" w:hAnsi="Times New Roman" w:cs="Times New Roman"/>
                <w:i/>
              </w:rPr>
              <w:t>Definitely like u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29685D6" w14:textId="77777777" w:rsidR="005A75EB" w:rsidRPr="00C51B0D" w:rsidRDefault="005A75EB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</w:t>
            </w:r>
            <w:r w:rsidRPr="00C51B0D">
              <w:rPr>
                <w:rFonts w:ascii="Times New Roman" w:hAnsi="Times New Roman" w:cs="Times New Roman"/>
              </w:rPr>
              <w:t xml:space="preserve"> (3</w:t>
            </w:r>
            <w:r>
              <w:rPr>
                <w:rFonts w:ascii="Times New Roman" w:hAnsi="Times New Roman" w:cs="Times New Roman"/>
              </w:rPr>
              <w:t>4</w:t>
            </w:r>
            <w:r w:rsidRPr="00C51B0D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399171F" w14:textId="77777777" w:rsidR="005A75EB" w:rsidRPr="00C51B0D" w:rsidRDefault="005A75EB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C51B0D">
              <w:rPr>
                <w:rFonts w:ascii="Times New Roman" w:hAnsi="Times New Roman" w:cs="Times New Roman"/>
              </w:rPr>
              <w:t>-</w:t>
            </w:r>
            <w:r>
              <w:rPr>
                <w:rFonts w:ascii="Times New Roman" w:hAnsi="Times New Roman" w:cs="Times New Roman"/>
              </w:rPr>
              <w:t>23.6</w:t>
            </w:r>
            <w:r w:rsidRPr="00C51B0D">
              <w:rPr>
                <w:rFonts w:ascii="Times New Roman" w:hAnsi="Times New Roman" w:cs="Times New Roman"/>
              </w:rPr>
              <w:t xml:space="preserve"> (-</w:t>
            </w:r>
            <w:r>
              <w:rPr>
                <w:rFonts w:ascii="Times New Roman" w:hAnsi="Times New Roman" w:cs="Times New Roman"/>
              </w:rPr>
              <w:t>38.5</w:t>
            </w:r>
            <w:r w:rsidRPr="00C51B0D">
              <w:rPr>
                <w:rFonts w:ascii="Times New Roman" w:hAnsi="Times New Roman" w:cs="Times New Roman"/>
              </w:rPr>
              <w:t xml:space="preserve">, </w:t>
            </w:r>
            <w:r>
              <w:rPr>
                <w:rFonts w:ascii="Times New Roman" w:hAnsi="Times New Roman" w:cs="Times New Roman"/>
              </w:rPr>
              <w:t>-8.6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318B277" w14:textId="77777777" w:rsidR="005A75EB" w:rsidRPr="007D20BD" w:rsidRDefault="005A75EB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7D20BD">
              <w:rPr>
                <w:rFonts w:ascii="Times New Roman" w:hAnsi="Times New Roman" w:cs="Times New Roman"/>
                <w:b/>
              </w:rPr>
              <w:t>0.0</w:t>
            </w:r>
            <w:r>
              <w:rPr>
                <w:rFonts w:ascii="Times New Roman" w:hAnsi="Times New Roman" w:cs="Times New Roman"/>
                <w:b/>
              </w:rPr>
              <w:t>02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5834D89" w14:textId="77777777" w:rsidR="005A75EB" w:rsidRPr="00C51B0D" w:rsidRDefault="005A75EB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C51B0D">
              <w:rPr>
                <w:rFonts w:ascii="Times New Roman" w:hAnsi="Times New Roman" w:cs="Times New Roman"/>
              </w:rPr>
              <w:t>-</w:t>
            </w:r>
            <w:r>
              <w:rPr>
                <w:rFonts w:ascii="Times New Roman" w:hAnsi="Times New Roman" w:cs="Times New Roman"/>
              </w:rPr>
              <w:t>28.6</w:t>
            </w:r>
            <w:r w:rsidRPr="00C51B0D">
              <w:rPr>
                <w:rFonts w:ascii="Times New Roman" w:hAnsi="Times New Roman" w:cs="Times New Roman"/>
              </w:rPr>
              <w:t xml:space="preserve"> (-</w:t>
            </w:r>
            <w:r>
              <w:rPr>
                <w:rFonts w:ascii="Times New Roman" w:hAnsi="Times New Roman" w:cs="Times New Roman"/>
              </w:rPr>
              <w:t>45.7</w:t>
            </w:r>
            <w:r w:rsidRPr="00C51B0D">
              <w:rPr>
                <w:rFonts w:ascii="Times New Roman" w:hAnsi="Times New Roman" w:cs="Times New Roman"/>
              </w:rPr>
              <w:t xml:space="preserve">, </w:t>
            </w:r>
            <w:r>
              <w:rPr>
                <w:rFonts w:ascii="Times New Roman" w:hAnsi="Times New Roman" w:cs="Times New Roman"/>
              </w:rPr>
              <w:t>-11.5</w:t>
            </w:r>
            <w:r w:rsidRPr="00C51B0D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9422D21" w14:textId="77777777" w:rsidR="005A75EB" w:rsidRPr="007F7B32" w:rsidRDefault="005A75EB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0.002</w:t>
            </w:r>
          </w:p>
        </w:tc>
      </w:tr>
      <w:tr w:rsidR="00DD5DEE" w:rsidRPr="00C51B0D" w14:paraId="5B770225" w14:textId="77777777" w:rsidTr="0050577D">
        <w:trPr>
          <w:trHeight w:val="232"/>
        </w:trPr>
        <w:tc>
          <w:tcPr>
            <w:tcW w:w="23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541C9BA" w14:textId="77777777" w:rsidR="00DD5DEE" w:rsidRPr="00C51B0D" w:rsidRDefault="00DD5DEE" w:rsidP="005910EE">
            <w:pPr>
              <w:pStyle w:val="Body"/>
              <w:tabs>
                <w:tab w:val="left" w:pos="318"/>
              </w:tabs>
              <w:spacing w:line="360" w:lineRule="auto"/>
              <w:rPr>
                <w:rFonts w:ascii="Times New Roman" w:hAnsi="Times New Roman" w:cs="Times New Roman"/>
              </w:rPr>
            </w:pPr>
            <w:r w:rsidRPr="00C51B0D">
              <w:rPr>
                <w:rFonts w:ascii="Times New Roman" w:hAnsi="Times New Roman" w:cs="Times New Roman"/>
              </w:rPr>
              <w:t>Media savvy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7E4B591" w14:textId="77777777" w:rsidR="00DD5DEE" w:rsidRPr="00C51B0D" w:rsidRDefault="00DD5D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C166313" w14:textId="77777777" w:rsidR="00DD5DEE" w:rsidRPr="00C51B0D" w:rsidRDefault="00DD5D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1E3C339" w14:textId="77777777" w:rsidR="00DD5DEE" w:rsidRPr="00C51B0D" w:rsidRDefault="00DD5D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9C503CD" w14:textId="77777777" w:rsidR="00DD5DEE" w:rsidRPr="00C51B0D" w:rsidRDefault="00DD5D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62F9BC1" w14:textId="77777777" w:rsidR="00DD5DEE" w:rsidRPr="00C51B0D" w:rsidRDefault="00DD5D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5A75EB" w:rsidRPr="00C51B0D" w14:paraId="7028086F" w14:textId="77777777" w:rsidTr="005A75EB">
        <w:trPr>
          <w:trHeight w:val="232"/>
        </w:trPr>
        <w:tc>
          <w:tcPr>
            <w:tcW w:w="23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7CE51E5" w14:textId="71244292" w:rsidR="005A75EB" w:rsidRPr="004F0B60" w:rsidRDefault="005910EE" w:rsidP="005910EE">
            <w:pPr>
              <w:pStyle w:val="Body"/>
              <w:tabs>
                <w:tab w:val="left" w:pos="318"/>
              </w:tabs>
              <w:spacing w:line="360" w:lineRule="auto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ab/>
            </w:r>
            <w:r w:rsidR="005A75EB" w:rsidRPr="004F0B60">
              <w:rPr>
                <w:rFonts w:ascii="Times New Roman" w:hAnsi="Times New Roman" w:cs="Times New Roman"/>
                <w:i/>
              </w:rPr>
              <w:t>Not really like us</w:t>
            </w:r>
            <w:r w:rsidRPr="005910EE">
              <w:rPr>
                <w:rFonts w:ascii="Times New Roman" w:hAnsi="Times New Roman" w:cs="Times New Roman"/>
                <w:i/>
                <w:vertAlign w:val="superscript"/>
              </w:rPr>
              <w:t>**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128A1A0" w14:textId="77777777" w:rsidR="005A75EB" w:rsidRPr="00C51B0D" w:rsidRDefault="005A75EB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5 (16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ECD2C07" w14:textId="77777777" w:rsidR="005A75EB" w:rsidRPr="00C51B0D" w:rsidRDefault="005A75EB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01EC52A" w14:textId="77777777" w:rsidR="005A75EB" w:rsidRPr="00C51B0D" w:rsidRDefault="005A75EB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77E8DB7" w14:textId="77777777" w:rsidR="005A75EB" w:rsidRPr="00C51B0D" w:rsidRDefault="005A75EB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D0F5477" w14:textId="77777777" w:rsidR="005A75EB" w:rsidRPr="00C51B0D" w:rsidRDefault="005A75EB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5A75EB" w:rsidRPr="00C51B0D" w14:paraId="26460FF0" w14:textId="77777777" w:rsidTr="005A75EB">
        <w:trPr>
          <w:trHeight w:val="232"/>
        </w:trPr>
        <w:tc>
          <w:tcPr>
            <w:tcW w:w="23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D05944B" w14:textId="0F4947AD" w:rsidR="005A75EB" w:rsidRPr="004F0B60" w:rsidRDefault="005910EE" w:rsidP="005910EE">
            <w:pPr>
              <w:pStyle w:val="Body"/>
              <w:tabs>
                <w:tab w:val="left" w:pos="318"/>
              </w:tabs>
              <w:spacing w:line="360" w:lineRule="auto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ab/>
            </w:r>
            <w:r w:rsidR="005A75EB" w:rsidRPr="004F0B60">
              <w:rPr>
                <w:rFonts w:ascii="Times New Roman" w:hAnsi="Times New Roman" w:cs="Times New Roman"/>
                <w:i/>
              </w:rPr>
              <w:t>A little like u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A16E774" w14:textId="77777777" w:rsidR="005A75EB" w:rsidRPr="00C51B0D" w:rsidRDefault="005A75EB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4 (50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BB9F754" w14:textId="77777777" w:rsidR="005A75EB" w:rsidRPr="00C51B0D" w:rsidRDefault="005A75EB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.6 (-3.7, 20.8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8520F1C" w14:textId="77777777" w:rsidR="005A75EB" w:rsidRPr="00C51B0D" w:rsidRDefault="005A75EB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F1A647D" w14:textId="77777777" w:rsidR="005A75EB" w:rsidRPr="00C51B0D" w:rsidRDefault="005A75EB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.2 (-2.7, 27.1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28DD58B" w14:textId="77777777" w:rsidR="005A75EB" w:rsidRPr="00C51B0D" w:rsidRDefault="005A75EB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5A75EB" w:rsidRPr="00C51B0D" w14:paraId="1ED827E5" w14:textId="77777777" w:rsidTr="005A75EB">
        <w:trPr>
          <w:trHeight w:val="232"/>
        </w:trPr>
        <w:tc>
          <w:tcPr>
            <w:tcW w:w="23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D866486" w14:textId="094F675B" w:rsidR="005A75EB" w:rsidRPr="004F0B60" w:rsidRDefault="005910EE" w:rsidP="005910EE">
            <w:pPr>
              <w:pStyle w:val="Body"/>
              <w:tabs>
                <w:tab w:val="left" w:pos="318"/>
              </w:tabs>
              <w:spacing w:line="360" w:lineRule="auto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ab/>
            </w:r>
            <w:r w:rsidR="005A75EB" w:rsidRPr="004F0B60">
              <w:rPr>
                <w:rFonts w:ascii="Times New Roman" w:hAnsi="Times New Roman" w:cs="Times New Roman"/>
                <w:i/>
              </w:rPr>
              <w:t>Definitely like u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7CB39E8" w14:textId="77777777" w:rsidR="005A75EB" w:rsidRPr="00C51B0D" w:rsidRDefault="005A75EB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 (34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A7928DC" w14:textId="77777777" w:rsidR="005A75EB" w:rsidRPr="00C51B0D" w:rsidRDefault="005A75EB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7.1 (4.0, 30.3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52166E0" w14:textId="77777777" w:rsidR="005A75EB" w:rsidRPr="007F7B32" w:rsidRDefault="005A75EB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0.034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D7468E2" w14:textId="77777777" w:rsidR="005A75EB" w:rsidRPr="00C51B0D" w:rsidRDefault="005A75EB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.9 (4.0, 35.8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5E860D8" w14:textId="77777777" w:rsidR="005A75EB" w:rsidRPr="00C018E7" w:rsidRDefault="005A75EB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0.049</w:t>
            </w:r>
          </w:p>
        </w:tc>
      </w:tr>
      <w:tr w:rsidR="00DD5DEE" w:rsidRPr="00C51B0D" w14:paraId="5C670CE4" w14:textId="77777777" w:rsidTr="0050577D">
        <w:trPr>
          <w:trHeight w:val="232"/>
        </w:trPr>
        <w:tc>
          <w:tcPr>
            <w:tcW w:w="23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57F4578" w14:textId="77777777" w:rsidR="00DD5DEE" w:rsidRPr="00C51B0D" w:rsidRDefault="00DD5DEE" w:rsidP="005910EE">
            <w:pPr>
              <w:pStyle w:val="Body"/>
              <w:tabs>
                <w:tab w:val="left" w:pos="318"/>
              </w:tabs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ookish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E98FF28" w14:textId="77777777" w:rsidR="00DD5DEE" w:rsidRPr="00C51B0D" w:rsidRDefault="00DD5D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E819752" w14:textId="77777777" w:rsidR="00DD5DEE" w:rsidRPr="00C51B0D" w:rsidRDefault="00DD5D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C96ECF2" w14:textId="77777777" w:rsidR="00DD5DEE" w:rsidRPr="00C51B0D" w:rsidRDefault="00DD5D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50CD6AF" w14:textId="77777777" w:rsidR="00DD5DEE" w:rsidRPr="00C51B0D" w:rsidRDefault="00DD5D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894B816" w14:textId="77777777" w:rsidR="00DD5DEE" w:rsidRPr="00C51B0D" w:rsidRDefault="00DD5D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5A75EB" w:rsidRPr="00C51B0D" w14:paraId="2CC6128F" w14:textId="77777777" w:rsidTr="005A75EB">
        <w:trPr>
          <w:trHeight w:val="232"/>
        </w:trPr>
        <w:tc>
          <w:tcPr>
            <w:tcW w:w="23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C4C3E24" w14:textId="7BCFB179" w:rsidR="005A75EB" w:rsidRPr="004F0B60" w:rsidRDefault="005910EE" w:rsidP="005910EE">
            <w:pPr>
              <w:pStyle w:val="Body"/>
              <w:tabs>
                <w:tab w:val="left" w:pos="318"/>
              </w:tabs>
              <w:spacing w:line="360" w:lineRule="auto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ab/>
            </w:r>
            <w:r w:rsidR="005A75EB" w:rsidRPr="004F0B60">
              <w:rPr>
                <w:rFonts w:ascii="Times New Roman" w:hAnsi="Times New Roman" w:cs="Times New Roman"/>
                <w:i/>
              </w:rPr>
              <w:t>Not really like us</w:t>
            </w:r>
            <w:r w:rsidRPr="005910EE">
              <w:rPr>
                <w:rFonts w:ascii="Times New Roman" w:hAnsi="Times New Roman" w:cs="Times New Roman"/>
                <w:i/>
                <w:vertAlign w:val="superscript"/>
              </w:rPr>
              <w:t>**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3F891AA" w14:textId="77777777" w:rsidR="005A75EB" w:rsidRPr="00C51B0D" w:rsidRDefault="005A75EB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8 (6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1F91580" w14:textId="77777777" w:rsidR="005A75EB" w:rsidRPr="00C51B0D" w:rsidRDefault="005A75EB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BBABB2C" w14:textId="77777777" w:rsidR="005A75EB" w:rsidRPr="00C51B0D" w:rsidRDefault="005A75EB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5AB6180" w14:textId="77777777" w:rsidR="005A75EB" w:rsidRPr="00C51B0D" w:rsidRDefault="005A75EB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AC82F29" w14:textId="77777777" w:rsidR="005A75EB" w:rsidRPr="00C51B0D" w:rsidRDefault="005A75EB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5A75EB" w:rsidRPr="00C51B0D" w14:paraId="2FEC6B70" w14:textId="77777777" w:rsidTr="005A75EB">
        <w:trPr>
          <w:trHeight w:val="232"/>
        </w:trPr>
        <w:tc>
          <w:tcPr>
            <w:tcW w:w="23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CBAD247" w14:textId="24C52BD7" w:rsidR="005A75EB" w:rsidRPr="004F0B60" w:rsidRDefault="005910EE" w:rsidP="005910EE">
            <w:pPr>
              <w:pStyle w:val="Body"/>
              <w:tabs>
                <w:tab w:val="left" w:pos="318"/>
              </w:tabs>
              <w:spacing w:line="360" w:lineRule="auto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ab/>
            </w:r>
            <w:r w:rsidR="005A75EB" w:rsidRPr="004F0B60">
              <w:rPr>
                <w:rFonts w:ascii="Times New Roman" w:hAnsi="Times New Roman" w:cs="Times New Roman"/>
                <w:i/>
              </w:rPr>
              <w:t>A little like u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621E682" w14:textId="77777777" w:rsidR="005A75EB" w:rsidRPr="00C51B0D" w:rsidRDefault="005A75EB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60 (55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D94AE3D" w14:textId="77777777" w:rsidR="005A75EB" w:rsidRPr="00C51B0D" w:rsidRDefault="005A75EB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 (-23.1, 23.1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BED5006" w14:textId="77777777" w:rsidR="005A75EB" w:rsidRPr="00C51B0D" w:rsidRDefault="005A75EB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A23C54E" w14:textId="77777777" w:rsidR="005A75EB" w:rsidRPr="00C51B0D" w:rsidRDefault="005A75EB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2.0 (-28.0, 23.9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95513FB" w14:textId="77777777" w:rsidR="005A75EB" w:rsidRPr="00C51B0D" w:rsidRDefault="005A75EB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5A75EB" w:rsidRPr="00C51B0D" w14:paraId="7411A402" w14:textId="77777777" w:rsidTr="005A75EB">
        <w:trPr>
          <w:trHeight w:val="232"/>
        </w:trPr>
        <w:tc>
          <w:tcPr>
            <w:tcW w:w="23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78AD803" w14:textId="3B2F917A" w:rsidR="005A75EB" w:rsidRPr="004F0B60" w:rsidRDefault="005910EE" w:rsidP="005910EE">
            <w:pPr>
              <w:pStyle w:val="Body"/>
              <w:tabs>
                <w:tab w:val="left" w:pos="318"/>
              </w:tabs>
              <w:spacing w:line="360" w:lineRule="auto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ab/>
            </w:r>
            <w:r w:rsidR="005A75EB" w:rsidRPr="004F0B60">
              <w:rPr>
                <w:rFonts w:ascii="Times New Roman" w:hAnsi="Times New Roman" w:cs="Times New Roman"/>
                <w:i/>
              </w:rPr>
              <w:t>Definitely like u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48DD604" w14:textId="77777777" w:rsidR="005A75EB" w:rsidRPr="00C51B0D" w:rsidRDefault="005A75EB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1 (39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05812A5" w14:textId="77777777" w:rsidR="005A75EB" w:rsidRPr="00C51B0D" w:rsidRDefault="005A75EB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10.0 (-33.7, 13.7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DD030D0" w14:textId="77777777" w:rsidR="005A75EB" w:rsidRPr="00C51B0D" w:rsidRDefault="005A75EB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28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6ED727B" w14:textId="77777777" w:rsidR="005A75EB" w:rsidRPr="00C51B0D" w:rsidRDefault="005A75EB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4.2 (-30.9, 22.5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E4DA723" w14:textId="77777777" w:rsidR="005A75EB" w:rsidRPr="00C51B0D" w:rsidRDefault="005A75EB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23</w:t>
            </w:r>
          </w:p>
        </w:tc>
      </w:tr>
      <w:tr w:rsidR="00DD5DEE" w:rsidRPr="00C51B0D" w14:paraId="375CEC56" w14:textId="77777777" w:rsidTr="0050577D">
        <w:trPr>
          <w:trHeight w:val="227"/>
        </w:trPr>
        <w:tc>
          <w:tcPr>
            <w:tcW w:w="23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3CDC6B4" w14:textId="77777777" w:rsidR="00DD5DEE" w:rsidRPr="00C51B0D" w:rsidRDefault="00DD5DEE" w:rsidP="005910EE">
            <w:pPr>
              <w:pStyle w:val="Body"/>
              <w:tabs>
                <w:tab w:val="left" w:pos="318"/>
              </w:tabs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utdoor peopl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84CC978" w14:textId="77777777" w:rsidR="00DD5DEE" w:rsidRPr="00C51B0D" w:rsidRDefault="00DD5D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4D9F7E1" w14:textId="77777777" w:rsidR="00DD5DEE" w:rsidRPr="00C51B0D" w:rsidRDefault="00DD5D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907532C" w14:textId="77777777" w:rsidR="00DD5DEE" w:rsidRPr="00C51B0D" w:rsidRDefault="00DD5D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90E900E" w14:textId="77777777" w:rsidR="00DD5DEE" w:rsidRPr="00C51B0D" w:rsidRDefault="00DD5D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EB95774" w14:textId="77777777" w:rsidR="00DD5DEE" w:rsidRPr="00C51B0D" w:rsidRDefault="00DD5D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5910EE" w:rsidRPr="00C51B0D" w14:paraId="25EFAEE0" w14:textId="77777777" w:rsidTr="00A41BC0">
        <w:trPr>
          <w:trHeight w:val="227"/>
        </w:trPr>
        <w:tc>
          <w:tcPr>
            <w:tcW w:w="23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91989C9" w14:textId="310D541F" w:rsidR="005910EE" w:rsidRPr="004F0B60" w:rsidRDefault="005910EE" w:rsidP="005910EE">
            <w:pPr>
              <w:pStyle w:val="Body"/>
              <w:tabs>
                <w:tab w:val="left" w:pos="318"/>
              </w:tabs>
              <w:spacing w:line="360" w:lineRule="auto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ab/>
            </w:r>
            <w:r w:rsidRPr="004F0B60">
              <w:rPr>
                <w:rFonts w:ascii="Times New Roman" w:hAnsi="Times New Roman" w:cs="Times New Roman"/>
                <w:i/>
              </w:rPr>
              <w:t>Not really like us</w:t>
            </w:r>
            <w:r w:rsidRPr="005910EE">
              <w:rPr>
                <w:rFonts w:ascii="Times New Roman" w:hAnsi="Times New Roman" w:cs="Times New Roman"/>
                <w:i/>
                <w:vertAlign w:val="superscript"/>
              </w:rPr>
              <w:t>**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3C7D04C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1 (11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38EA9C8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3144402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B81DF5C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062B612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5910EE" w:rsidRPr="00C51B0D" w14:paraId="010CB994" w14:textId="77777777" w:rsidTr="00A41BC0">
        <w:trPr>
          <w:trHeight w:val="227"/>
        </w:trPr>
        <w:tc>
          <w:tcPr>
            <w:tcW w:w="23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BAAC179" w14:textId="56F16ACD" w:rsidR="005910EE" w:rsidRPr="004F0B60" w:rsidRDefault="005910EE" w:rsidP="005910EE">
            <w:pPr>
              <w:pStyle w:val="Body"/>
              <w:tabs>
                <w:tab w:val="left" w:pos="318"/>
              </w:tabs>
              <w:spacing w:line="360" w:lineRule="auto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ab/>
            </w:r>
            <w:r w:rsidRPr="004F0B60">
              <w:rPr>
                <w:rFonts w:ascii="Times New Roman" w:hAnsi="Times New Roman" w:cs="Times New Roman"/>
                <w:i/>
              </w:rPr>
              <w:t>A little like u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0CD23BD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7 (48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8E0C8FA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 (-18.2, 18.2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28AE4F4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57E3F14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5.9 (-11.6, 23.5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746C552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5910EE" w:rsidRPr="00C51B0D" w14:paraId="277A7119" w14:textId="77777777" w:rsidTr="00A41BC0">
        <w:trPr>
          <w:trHeight w:val="227"/>
        </w:trPr>
        <w:tc>
          <w:tcPr>
            <w:tcW w:w="23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16F8911" w14:textId="069B2B2B" w:rsidR="005910EE" w:rsidRPr="004F0B60" w:rsidRDefault="005910EE" w:rsidP="005910EE">
            <w:pPr>
              <w:pStyle w:val="Body"/>
              <w:tabs>
                <w:tab w:val="left" w:pos="318"/>
              </w:tabs>
              <w:spacing w:line="360" w:lineRule="auto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ab/>
            </w:r>
            <w:r w:rsidRPr="004F0B60">
              <w:rPr>
                <w:rFonts w:ascii="Times New Roman" w:hAnsi="Times New Roman" w:cs="Times New Roman"/>
                <w:i/>
              </w:rPr>
              <w:t>Definitely like u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EEA4398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9 (41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C2FDFB5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12.8 (-31.2, 5.4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3A5F326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50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06DF52F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10.8 (-28.8, 7.2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563F9FE" w14:textId="77777777" w:rsidR="005910EE" w:rsidRPr="00C7406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0.011</w:t>
            </w:r>
          </w:p>
        </w:tc>
      </w:tr>
      <w:tr w:rsidR="00DD5DEE" w:rsidRPr="00C51B0D" w14:paraId="6C8BCB12" w14:textId="77777777" w:rsidTr="0050577D">
        <w:trPr>
          <w:trHeight w:val="227"/>
        </w:trPr>
        <w:tc>
          <w:tcPr>
            <w:tcW w:w="23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F518E2C" w14:textId="77777777" w:rsidR="00DD5DEE" w:rsidRPr="00C51B0D" w:rsidRDefault="00DD5DEE" w:rsidP="005910EE">
            <w:pPr>
              <w:pStyle w:val="Body"/>
              <w:tabs>
                <w:tab w:val="left" w:pos="318"/>
              </w:tabs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usical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6C7E968" w14:textId="77777777" w:rsidR="00DD5DEE" w:rsidRPr="00C51B0D" w:rsidRDefault="00DD5D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E51EFD5" w14:textId="77777777" w:rsidR="00DD5DEE" w:rsidRPr="00C51B0D" w:rsidRDefault="00DD5D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86A88EE" w14:textId="77777777" w:rsidR="00DD5DEE" w:rsidRPr="00C51B0D" w:rsidRDefault="00DD5D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A140866" w14:textId="77777777" w:rsidR="00DD5DEE" w:rsidRPr="00C51B0D" w:rsidRDefault="00DD5D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D93074C" w14:textId="77777777" w:rsidR="00DD5DEE" w:rsidRPr="00C51B0D" w:rsidRDefault="00DD5D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5910EE" w:rsidRPr="00C51B0D" w14:paraId="0FD807D5" w14:textId="77777777" w:rsidTr="00A41BC0">
        <w:trPr>
          <w:trHeight w:val="227"/>
        </w:trPr>
        <w:tc>
          <w:tcPr>
            <w:tcW w:w="23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2FF506B" w14:textId="0C5F950C" w:rsidR="005910EE" w:rsidRPr="004F0B60" w:rsidRDefault="005910EE" w:rsidP="005910EE">
            <w:pPr>
              <w:pStyle w:val="Body"/>
              <w:tabs>
                <w:tab w:val="left" w:pos="318"/>
              </w:tabs>
              <w:spacing w:line="360" w:lineRule="auto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ab/>
            </w:r>
            <w:r w:rsidRPr="004F0B60">
              <w:rPr>
                <w:rFonts w:ascii="Times New Roman" w:hAnsi="Times New Roman" w:cs="Times New Roman"/>
                <w:i/>
              </w:rPr>
              <w:t>Not really like us</w:t>
            </w:r>
            <w:r w:rsidRPr="005910EE">
              <w:rPr>
                <w:rFonts w:ascii="Times New Roman" w:hAnsi="Times New Roman" w:cs="Times New Roman"/>
                <w:i/>
                <w:vertAlign w:val="superscript"/>
              </w:rPr>
              <w:t>**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7BCD4D1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8 (31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23D1563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C6A7165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A8D283F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44E030F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5910EE" w:rsidRPr="00C51B0D" w14:paraId="5119CFA7" w14:textId="77777777" w:rsidTr="00A41BC0">
        <w:trPr>
          <w:trHeight w:val="227"/>
        </w:trPr>
        <w:tc>
          <w:tcPr>
            <w:tcW w:w="23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430415B" w14:textId="1D2AB857" w:rsidR="005910EE" w:rsidRPr="004F0B60" w:rsidRDefault="005910EE" w:rsidP="005910EE">
            <w:pPr>
              <w:pStyle w:val="Body"/>
              <w:tabs>
                <w:tab w:val="left" w:pos="318"/>
              </w:tabs>
              <w:spacing w:line="360" w:lineRule="auto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ab/>
            </w:r>
            <w:r w:rsidRPr="004F0B60">
              <w:rPr>
                <w:rFonts w:ascii="Times New Roman" w:hAnsi="Times New Roman" w:cs="Times New Roman"/>
                <w:i/>
              </w:rPr>
              <w:t>A little like u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A482CEE" w14:textId="7D824F7E" w:rsidR="005910EE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8 (51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DF09462" w14:textId="0B3084B8" w:rsidR="005910EE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.3 (-8.1, 16.7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179390F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28EDCE7" w14:textId="5F6048B4" w:rsidR="005910EE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8 (-10.6, 16.1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DBD4556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5910EE" w:rsidRPr="00C51B0D" w14:paraId="3D670B14" w14:textId="77777777" w:rsidTr="00A41BC0">
        <w:trPr>
          <w:trHeight w:val="227"/>
        </w:trPr>
        <w:tc>
          <w:tcPr>
            <w:tcW w:w="23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76FBF84" w14:textId="0AEEAF03" w:rsidR="005910EE" w:rsidRPr="004F0B60" w:rsidRDefault="005910EE" w:rsidP="005910EE">
            <w:pPr>
              <w:pStyle w:val="Body"/>
              <w:tabs>
                <w:tab w:val="left" w:pos="318"/>
              </w:tabs>
              <w:spacing w:line="360" w:lineRule="auto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lastRenderedPageBreak/>
              <w:tab/>
            </w:r>
            <w:r w:rsidRPr="004F0B60">
              <w:rPr>
                <w:rFonts w:ascii="Times New Roman" w:hAnsi="Times New Roman" w:cs="Times New Roman"/>
                <w:i/>
              </w:rPr>
              <w:t>Definitely like u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512F175" w14:textId="156E4C44" w:rsidR="005910EE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1 (18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2C612C9" w14:textId="43709622" w:rsidR="005910EE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0.0 (-16.2, 16.2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3CB7779" w14:textId="513C707D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39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FB31740" w14:textId="16B458F5" w:rsidR="005910EE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.0 (-11.6, 23.5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48FD83B" w14:textId="1FC577E9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97</w:t>
            </w:r>
          </w:p>
        </w:tc>
      </w:tr>
      <w:tr w:rsidR="005910EE" w:rsidRPr="00C51B0D" w14:paraId="4B433CDB" w14:textId="77777777" w:rsidTr="0050577D">
        <w:trPr>
          <w:trHeight w:val="227"/>
        </w:trPr>
        <w:tc>
          <w:tcPr>
            <w:tcW w:w="23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56097BA" w14:textId="77777777" w:rsidR="005910EE" w:rsidRPr="00C51B0D" w:rsidRDefault="005910EE" w:rsidP="005910EE">
            <w:pPr>
              <w:pStyle w:val="Body"/>
              <w:tabs>
                <w:tab w:val="left" w:pos="318"/>
              </w:tabs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ligious/spiritual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5A97F21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27EF68C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BC51F5F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4513010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9ADCAA0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5910EE" w:rsidRPr="00C51B0D" w14:paraId="2E7FF512" w14:textId="77777777" w:rsidTr="00A41BC0">
        <w:trPr>
          <w:trHeight w:val="227"/>
        </w:trPr>
        <w:tc>
          <w:tcPr>
            <w:tcW w:w="23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40854C0" w14:textId="0B324E14" w:rsidR="005910EE" w:rsidRPr="004F0B60" w:rsidRDefault="005910EE" w:rsidP="005910EE">
            <w:pPr>
              <w:pStyle w:val="Body"/>
              <w:tabs>
                <w:tab w:val="left" w:pos="318"/>
              </w:tabs>
              <w:spacing w:line="360" w:lineRule="auto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ab/>
            </w:r>
            <w:r w:rsidRPr="004F0B60">
              <w:rPr>
                <w:rFonts w:ascii="Times New Roman" w:hAnsi="Times New Roman" w:cs="Times New Roman"/>
                <w:i/>
              </w:rPr>
              <w:t>Not really like us</w:t>
            </w:r>
            <w:r w:rsidRPr="005910EE">
              <w:rPr>
                <w:rFonts w:ascii="Times New Roman" w:hAnsi="Times New Roman" w:cs="Times New Roman"/>
                <w:i/>
                <w:vertAlign w:val="superscript"/>
              </w:rPr>
              <w:t>**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EA81428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2 (74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11A042B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E1EC3F5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D505BC8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EDDCFF6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5910EE" w:rsidRPr="00C51B0D" w14:paraId="4EF17641" w14:textId="77777777" w:rsidTr="00A41BC0">
        <w:trPr>
          <w:trHeight w:val="227"/>
        </w:trPr>
        <w:tc>
          <w:tcPr>
            <w:tcW w:w="23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4998BA3" w14:textId="3E0E3988" w:rsidR="005910EE" w:rsidRPr="004F0B60" w:rsidRDefault="005910EE" w:rsidP="005910EE">
            <w:pPr>
              <w:pStyle w:val="Body"/>
              <w:tabs>
                <w:tab w:val="left" w:pos="318"/>
              </w:tabs>
              <w:spacing w:line="360" w:lineRule="auto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ab/>
            </w:r>
            <w:r w:rsidRPr="004F0B60">
              <w:rPr>
                <w:rFonts w:ascii="Times New Roman" w:hAnsi="Times New Roman" w:cs="Times New Roman"/>
                <w:i/>
              </w:rPr>
              <w:t>A little like u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18EA430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8 (17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83D9337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8.6 (-22.8, 5.7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D456D49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B7E6E39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1.9 (-18.7, 15.0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C575F57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5910EE" w:rsidRPr="00C51B0D" w14:paraId="491E299C" w14:textId="77777777" w:rsidTr="00A41BC0">
        <w:trPr>
          <w:trHeight w:val="227"/>
        </w:trPr>
        <w:tc>
          <w:tcPr>
            <w:tcW w:w="23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7176D50" w14:textId="42C1F32C" w:rsidR="005910EE" w:rsidRPr="004F0B60" w:rsidRDefault="005910EE" w:rsidP="005910EE">
            <w:pPr>
              <w:pStyle w:val="Body"/>
              <w:tabs>
                <w:tab w:val="left" w:pos="318"/>
              </w:tabs>
              <w:spacing w:line="360" w:lineRule="auto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ab/>
            </w:r>
            <w:r w:rsidRPr="004F0B60">
              <w:rPr>
                <w:rFonts w:ascii="Times New Roman" w:hAnsi="Times New Roman" w:cs="Times New Roman"/>
                <w:i/>
              </w:rPr>
              <w:t>Definitely like u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8C9669B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7 (9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17252A0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19.3 (-36.0, -2.6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9D8A9F3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54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7FCC9B7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7.0 (-29.2, 15.2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7D31D78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817</w:t>
            </w:r>
          </w:p>
        </w:tc>
      </w:tr>
      <w:tr w:rsidR="005910EE" w:rsidRPr="00C51B0D" w14:paraId="5D73CA81" w14:textId="77777777" w:rsidTr="0050577D">
        <w:trPr>
          <w:trHeight w:val="227"/>
        </w:trPr>
        <w:tc>
          <w:tcPr>
            <w:tcW w:w="23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52F152C" w14:textId="77777777" w:rsidR="005910EE" w:rsidRPr="00C51B0D" w:rsidRDefault="005910EE" w:rsidP="005910EE">
            <w:pPr>
              <w:pStyle w:val="Body"/>
              <w:tabs>
                <w:tab w:val="left" w:pos="318"/>
              </w:tabs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reative or arty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A4C081C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1DFECD1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68CF52E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8A6A4E0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C1003F0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5910EE" w:rsidRPr="00C51B0D" w14:paraId="042AEC7C" w14:textId="77777777" w:rsidTr="00A41BC0">
        <w:trPr>
          <w:trHeight w:val="227"/>
        </w:trPr>
        <w:tc>
          <w:tcPr>
            <w:tcW w:w="23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FFCEC73" w14:textId="65E2413C" w:rsidR="005910EE" w:rsidRPr="004F0B60" w:rsidRDefault="005910EE" w:rsidP="005910EE">
            <w:pPr>
              <w:pStyle w:val="Body"/>
              <w:tabs>
                <w:tab w:val="left" w:pos="318"/>
              </w:tabs>
              <w:spacing w:line="360" w:lineRule="auto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ab/>
            </w:r>
            <w:r w:rsidRPr="004F0B60">
              <w:rPr>
                <w:rFonts w:ascii="Times New Roman" w:hAnsi="Times New Roman" w:cs="Times New Roman"/>
                <w:i/>
              </w:rPr>
              <w:t>Not really like us</w:t>
            </w:r>
            <w:r w:rsidRPr="005910EE">
              <w:rPr>
                <w:rFonts w:ascii="Times New Roman" w:hAnsi="Times New Roman" w:cs="Times New Roman"/>
                <w:i/>
                <w:vertAlign w:val="superscript"/>
              </w:rPr>
              <w:t>**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507CBD9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4 (22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7241608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E6DEE5A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A5DA413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56C3B46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5910EE" w:rsidRPr="00C51B0D" w14:paraId="3EB0BD9E" w14:textId="77777777" w:rsidTr="005910EE">
        <w:trPr>
          <w:trHeight w:val="227"/>
        </w:trPr>
        <w:tc>
          <w:tcPr>
            <w:tcW w:w="23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68D1E4A" w14:textId="38A64B5F" w:rsidR="005910EE" w:rsidRPr="004F0B60" w:rsidRDefault="005910EE" w:rsidP="005910EE">
            <w:pPr>
              <w:pStyle w:val="Body"/>
              <w:tabs>
                <w:tab w:val="left" w:pos="318"/>
              </w:tabs>
              <w:spacing w:line="360" w:lineRule="auto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ab/>
            </w:r>
            <w:r w:rsidRPr="004F0B60">
              <w:rPr>
                <w:rFonts w:ascii="Times New Roman" w:hAnsi="Times New Roman" w:cs="Times New Roman"/>
                <w:i/>
              </w:rPr>
              <w:t>A little like u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ECFCA70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62 (57)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495DE16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.3 (-9.2, 17.8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475E310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99493F7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 (-14.6, 14.8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3FD1238" w14:textId="77777777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5910EE" w:rsidRPr="00C51B0D" w14:paraId="64087881" w14:textId="77777777" w:rsidTr="005910EE">
        <w:trPr>
          <w:trHeight w:val="227"/>
        </w:trPr>
        <w:tc>
          <w:tcPr>
            <w:tcW w:w="238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432F7EA" w14:textId="5EA6592C" w:rsidR="005910EE" w:rsidRPr="004F0B60" w:rsidRDefault="005910EE" w:rsidP="005910EE">
            <w:pPr>
              <w:pStyle w:val="Body"/>
              <w:tabs>
                <w:tab w:val="left" w:pos="318"/>
              </w:tabs>
              <w:spacing w:line="360" w:lineRule="auto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ab/>
            </w:r>
            <w:r w:rsidRPr="004F0B60">
              <w:rPr>
                <w:rFonts w:ascii="Times New Roman" w:hAnsi="Times New Roman" w:cs="Times New Roman"/>
                <w:i/>
              </w:rPr>
              <w:t>Definitely like u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25D9968" w14:textId="0665D89F" w:rsidR="005910EE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1 (21)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BD31CFA" w14:textId="0C33F893" w:rsidR="005910EE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.9 (-3.9, 30.0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D0B4F67" w14:textId="40D3C458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07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5F1FF2D" w14:textId="17202C81" w:rsidR="005910EE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.5 (-13.3, 22.3)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FD75C9A" w14:textId="4857FDBF" w:rsidR="005910EE" w:rsidRPr="00C51B0D" w:rsidRDefault="005910EE" w:rsidP="0050577D">
            <w:pPr>
              <w:pStyle w:val="Body"/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837</w:t>
            </w:r>
          </w:p>
        </w:tc>
      </w:tr>
    </w:tbl>
    <w:p w14:paraId="35815C98" w14:textId="77777777" w:rsidR="00DD5DEE" w:rsidRDefault="00DD5DEE" w:rsidP="00DD5DEE">
      <w:pPr>
        <w:pStyle w:val="Body"/>
        <w:widowControl w:val="0"/>
        <w:spacing w:line="360" w:lineRule="auto"/>
        <w:rPr>
          <w:rFonts w:ascii="Times New Roman" w:eastAsia="Times New Roman" w:hAnsi="Times New Roman" w:cs="Times New Roman"/>
        </w:rPr>
      </w:pPr>
    </w:p>
    <w:p w14:paraId="3EC9FD40" w14:textId="13D28DAD" w:rsidR="00DD5DEE" w:rsidRPr="00E80BB0" w:rsidRDefault="005910EE" w:rsidP="005910EE">
      <w:pPr>
        <w:spacing w:line="360" w:lineRule="auto"/>
      </w:pPr>
      <w:r w:rsidRPr="005910EE">
        <w:rPr>
          <w:rStyle w:val="PageNumber"/>
          <w:vertAlign w:val="superscript"/>
        </w:rPr>
        <w:t>*</w:t>
      </w:r>
      <w:r>
        <w:t xml:space="preserve"> </w:t>
      </w:r>
      <w:r w:rsidR="00DD5DEE" w:rsidRPr="00E80BB0">
        <w:t>Models were adjusted for items fr</w:t>
      </w:r>
      <w:r w:rsidR="00DD5DEE">
        <w:t>om unadjusted models in Table 3</w:t>
      </w:r>
      <w:r w:rsidR="00DD5DEE" w:rsidRPr="00E80BB0">
        <w:t xml:space="preserve"> if </w:t>
      </w:r>
      <w:r w:rsidR="00DD5DEE" w:rsidRPr="005910EE">
        <w:rPr>
          <w:i/>
        </w:rPr>
        <w:t>P</w:t>
      </w:r>
      <w:r w:rsidR="00DD5DEE" w:rsidRPr="00E80BB0">
        <w:t xml:space="preserve">&lt;0.25 (child’s sex, child’s BMI z-score, maternal age at birth, maternal ethnicity, maternal pregnancy BMI, maternal screen time), </w:t>
      </w:r>
      <w:r w:rsidR="00DD5DEE">
        <w:t>with</w:t>
      </w:r>
      <w:r w:rsidR="00DD5DEE" w:rsidRPr="00E80BB0">
        <w:t xml:space="preserve"> additional adjust</w:t>
      </w:r>
      <w:r w:rsidR="00DD5DEE">
        <w:t>ment</w:t>
      </w:r>
      <w:r w:rsidR="00DD5DEE" w:rsidRPr="00E80BB0">
        <w:t xml:space="preserve"> for POI </w:t>
      </w:r>
      <w:r w:rsidR="00DD5DEE">
        <w:t>study</w:t>
      </w:r>
      <w:r w:rsidR="00DD5DEE" w:rsidRPr="00E80BB0">
        <w:t xml:space="preserve"> group and </w:t>
      </w:r>
      <w:r w:rsidR="00DD5DEE">
        <w:t>household d</w:t>
      </w:r>
      <w:r w:rsidR="00DD5DEE" w:rsidRPr="00E80BB0">
        <w:t>eprivation category</w:t>
      </w:r>
      <w:r w:rsidR="00DC2598">
        <w:fldChar w:fldCharType="begin"/>
      </w:r>
      <w:r w:rsidR="008F362D">
        <w:instrText xml:space="preserve"> ADDIN EN.CITE &lt;EndNote&gt;&lt;Cite&gt;&lt;Author&gt;Salmond&lt;/Author&gt;&lt;Year&gt;2007&lt;/Year&gt;&lt;RecNum&gt;27&lt;/RecNum&gt;&lt;DisplayText&gt;(25)&lt;/DisplayText&gt;&lt;record&gt;&lt;rec-number&gt;27&lt;/rec-number&gt;&lt;foreign-keys&gt;&lt;key app="EN" db-id="vs50ewxpcsp2wfea20svrtdy5zss95zdr5s2" timestamp="0"&gt;27&lt;/key&gt;&lt;/foreign-keys&gt;&lt;ref-type name="Report"&gt;27&lt;/ref-type&gt;&lt;contributors&gt;&lt;authors&gt;&lt;author&gt;Salmond, C&lt;/author&gt;&lt;author&gt;Crampton, P&lt;/author&gt;&lt;author&gt;Atkinson, J&lt;/author&gt;&lt;/authors&gt;&lt;/contributors&gt;&lt;titles&gt;&lt;title&gt;NZDep2006 Index of Deprivation User&amp;apos;s Manual&lt;/title&gt;&lt;/titles&gt;&lt;dates&gt;&lt;year&gt;2007&lt;/year&gt;&lt;/dates&gt;&lt;pub-location&gt;Wellington, New Zealand&lt;/pub-location&gt;&lt;publisher&gt;Department of Public Health&lt;/publisher&gt;&lt;urls&gt;&lt;/urls&gt;&lt;/record&gt;&lt;/Cite&gt;&lt;/EndNote&gt;</w:instrText>
      </w:r>
      <w:r w:rsidR="00DC2598">
        <w:fldChar w:fldCharType="separate"/>
      </w:r>
      <w:r w:rsidR="008F362D">
        <w:rPr>
          <w:noProof/>
        </w:rPr>
        <w:t>(25)</w:t>
      </w:r>
      <w:r w:rsidR="00DC2598">
        <w:fldChar w:fldCharType="end"/>
      </w:r>
      <w:r w:rsidR="00DD5DEE" w:rsidRPr="00E80BB0">
        <w:t xml:space="preserve"> and maternal parity </w:t>
      </w:r>
      <w:r w:rsidR="00DD5DEE">
        <w:t>(</w:t>
      </w:r>
      <w:r w:rsidR="00DD5DEE" w:rsidRPr="00E80BB0">
        <w:t xml:space="preserve">variables used for the stratified </w:t>
      </w:r>
      <w:r w:rsidR="00783249" w:rsidRPr="00E80BB0">
        <w:t>randomization</w:t>
      </w:r>
      <w:r w:rsidR="00DD5DEE" w:rsidRPr="00E80BB0">
        <w:t xml:space="preserve"> of the POI participants into groups</w:t>
      </w:r>
      <w:r w:rsidR="00DD5DEE">
        <w:t>).</w:t>
      </w:r>
    </w:p>
    <w:p w14:paraId="66054568" w14:textId="673CEB7D" w:rsidR="00DD5DEE" w:rsidRPr="00E80BB0" w:rsidRDefault="005910EE" w:rsidP="00DD5DEE">
      <w:pPr>
        <w:spacing w:line="360" w:lineRule="auto"/>
      </w:pPr>
      <w:r w:rsidRPr="005910EE">
        <w:rPr>
          <w:rStyle w:val="PageNumber"/>
          <w:vertAlign w:val="superscript"/>
        </w:rPr>
        <w:t>†</w:t>
      </w:r>
      <w:r>
        <w:rPr>
          <w:rStyle w:val="PageNumber"/>
          <w:b/>
          <w:vertAlign w:val="superscript"/>
        </w:rPr>
        <w:t xml:space="preserve"> </w:t>
      </w:r>
      <w:r w:rsidR="00DD5DEE" w:rsidRPr="00E80BB0">
        <w:t>Quantile regression</w:t>
      </w:r>
      <w:r w:rsidR="00DD5DEE">
        <w:t xml:space="preserve"> (</w:t>
      </w:r>
      <w:r w:rsidR="00DD5DEE" w:rsidRPr="00C51B0D">
        <w:rPr>
          <w:rStyle w:val="PageNumber"/>
        </w:rPr>
        <w:t>ß</w:t>
      </w:r>
      <w:r w:rsidR="00DD5DEE">
        <w:rPr>
          <w:rStyle w:val="PageNumber"/>
        </w:rPr>
        <w:t>)</w:t>
      </w:r>
      <w:r w:rsidR="00DD5DEE" w:rsidRPr="00E80BB0">
        <w:t xml:space="preserve">: predicted change to median minutes of children’s </w:t>
      </w:r>
      <w:r w:rsidR="00DD5DEE">
        <w:t>television</w:t>
      </w:r>
      <w:r w:rsidR="00DD5DEE" w:rsidRPr="00E80BB0">
        <w:t xml:space="preserve"> viewing </w:t>
      </w:r>
      <w:r w:rsidR="00DD5DEE">
        <w:t xml:space="preserve">per day </w:t>
      </w:r>
      <w:r w:rsidR="00DD5DEE" w:rsidRPr="00E80BB0">
        <w:t>between reference and non-reference levels of categorical of family type</w:t>
      </w:r>
      <w:r w:rsidR="00DD5DEE">
        <w:t>.</w:t>
      </w:r>
    </w:p>
    <w:p w14:paraId="734499B8" w14:textId="0549327F" w:rsidR="00DD5DEE" w:rsidRPr="00E80BB0" w:rsidRDefault="005910EE" w:rsidP="00DD5DEE">
      <w:pPr>
        <w:pStyle w:val="Body"/>
        <w:widowControl w:val="0"/>
        <w:spacing w:line="360" w:lineRule="auto"/>
        <w:rPr>
          <w:rFonts w:ascii="Times New Roman" w:eastAsia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 xml:space="preserve">‡ </w:t>
      </w:r>
      <w:r w:rsidR="00DD5DEE" w:rsidRPr="00E80BB0">
        <w:rPr>
          <w:rFonts w:ascii="Times New Roman" w:hAnsi="Times New Roman" w:cs="Times New Roman"/>
        </w:rPr>
        <w:t>Wald test</w:t>
      </w:r>
      <w:r w:rsidR="00DD5DEE">
        <w:rPr>
          <w:rFonts w:ascii="Times New Roman" w:hAnsi="Times New Roman" w:cs="Times New Roman"/>
        </w:rPr>
        <w:t>.</w:t>
      </w:r>
    </w:p>
    <w:p w14:paraId="659420EA" w14:textId="72BFA9CA" w:rsidR="00EA38A7" w:rsidRPr="00C51B0D" w:rsidRDefault="005910EE" w:rsidP="006911F0">
      <w:pPr>
        <w:pStyle w:val="Body"/>
        <w:widowControl w:val="0"/>
        <w:spacing w:line="360" w:lineRule="auto"/>
        <w:rPr>
          <w:rStyle w:val="PageNumber"/>
          <w:rFonts w:ascii="Times New Roman" w:hAnsi="Times New Roman" w:cs="Times New Roman"/>
        </w:rPr>
      </w:pPr>
      <w:r w:rsidRPr="005910EE">
        <w:rPr>
          <w:rFonts w:ascii="Times New Roman" w:hAnsi="Times New Roman" w:cs="Times New Roman"/>
          <w:i/>
          <w:vertAlign w:val="superscript"/>
        </w:rPr>
        <w:t>**</w:t>
      </w:r>
      <w:r>
        <w:rPr>
          <w:rFonts w:ascii="Times New Roman" w:hAnsi="Times New Roman" w:cs="Times New Roman"/>
          <w:i/>
          <w:vertAlign w:val="superscript"/>
        </w:rPr>
        <w:t xml:space="preserve"> </w:t>
      </w:r>
      <w:r w:rsidR="00DD5DEE">
        <w:rPr>
          <w:rFonts w:ascii="Times New Roman" w:hAnsi="Times New Roman" w:cs="Times New Roman"/>
        </w:rPr>
        <w:t>Reference group.</w:t>
      </w:r>
    </w:p>
    <w:sectPr w:rsidR="00EA38A7" w:rsidRPr="00C51B0D" w:rsidSect="006911F0">
      <w:headerReference w:type="default" r:id="rId7"/>
      <w:pgSz w:w="11900" w:h="16840"/>
      <w:pgMar w:top="1440" w:right="1440" w:bottom="1440" w:left="1440" w:header="708" w:footer="708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AD89505" w14:textId="77777777" w:rsidR="00500D7A" w:rsidRDefault="00500D7A">
      <w:r>
        <w:separator/>
      </w:r>
    </w:p>
  </w:endnote>
  <w:endnote w:type="continuationSeparator" w:id="0">
    <w:p w14:paraId="042906C4" w14:textId="77777777" w:rsidR="00500D7A" w:rsidRDefault="00500D7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1916540" w14:textId="77777777" w:rsidR="00500D7A" w:rsidRDefault="00500D7A">
      <w:r>
        <w:separator/>
      </w:r>
    </w:p>
  </w:footnote>
  <w:footnote w:type="continuationSeparator" w:id="0">
    <w:p w14:paraId="4EE5A104" w14:textId="77777777" w:rsidR="00500D7A" w:rsidRDefault="00500D7A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945971753"/>
      <w:docPartObj>
        <w:docPartGallery w:val="Page Numbers (Top of Page)"/>
        <w:docPartUnique/>
      </w:docPartObj>
    </w:sdtPr>
    <w:sdtEndPr>
      <w:rPr>
        <w:noProof/>
      </w:rPr>
    </w:sdtEndPr>
    <w:sdtContent>
      <w:p w14:paraId="340C38C0" w14:textId="4FE0A3A4" w:rsidR="004B50DF" w:rsidRDefault="004B50DF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90A5A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9A66FE0" w14:textId="77777777" w:rsidR="004B50DF" w:rsidRDefault="004B50DF">
    <w:pPr>
      <w:pStyle w:val="HeaderFoot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4C5429A"/>
    <w:multiLevelType w:val="hybridMultilevel"/>
    <w:tmpl w:val="4888D59A"/>
    <w:lvl w:ilvl="0" w:tplc="65166258">
      <w:numFmt w:val="bullet"/>
      <w:lvlText w:val=""/>
      <w:lvlJc w:val="left"/>
      <w:pPr>
        <w:ind w:left="720" w:hanging="360"/>
      </w:pPr>
      <w:rPr>
        <w:rFonts w:ascii="Symbol" w:eastAsia="Cambria" w:hAnsi="Symbol" w:cs="Times New Roman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7BF76BC"/>
    <w:multiLevelType w:val="hybridMultilevel"/>
    <w:tmpl w:val="277E7EBC"/>
    <w:lvl w:ilvl="0" w:tplc="D42AFCA0">
      <w:numFmt w:val="bullet"/>
      <w:lvlText w:val=""/>
      <w:lvlJc w:val="left"/>
      <w:pPr>
        <w:ind w:left="720" w:hanging="360"/>
      </w:pPr>
      <w:rPr>
        <w:rFonts w:ascii="Symbol" w:eastAsia="Arial Unicode MS" w:hAnsi="Symbol" w:cs="Times New Roman" w:hint="default"/>
        <w:b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E096255"/>
    <w:multiLevelType w:val="hybridMultilevel"/>
    <w:tmpl w:val="940041E0"/>
    <w:lvl w:ilvl="0" w:tplc="F766A334">
      <w:numFmt w:val="bullet"/>
      <w:lvlText w:val=""/>
      <w:lvlJc w:val="left"/>
      <w:pPr>
        <w:ind w:left="720" w:hanging="360"/>
      </w:pPr>
      <w:rPr>
        <w:rFonts w:ascii="Symbol" w:eastAsia="Cambria" w:hAnsi="Symbol" w:cs="Times New Roman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9FD08BE"/>
    <w:multiLevelType w:val="hybridMultilevel"/>
    <w:tmpl w:val="D972845A"/>
    <w:lvl w:ilvl="0" w:tplc="CE60E446">
      <w:start w:val="19"/>
      <w:numFmt w:val="bullet"/>
      <w:lvlText w:val=""/>
      <w:lvlJc w:val="left"/>
      <w:pPr>
        <w:ind w:left="720" w:hanging="360"/>
      </w:pPr>
      <w:rPr>
        <w:rFonts w:ascii="Symbol" w:eastAsia="Cambria" w:hAnsi="Symbol" w:cs="Times New Roman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EAA15A5"/>
    <w:multiLevelType w:val="hybridMultilevel"/>
    <w:tmpl w:val="B742EEFA"/>
    <w:lvl w:ilvl="0" w:tplc="CA441102">
      <w:start w:val="141"/>
      <w:numFmt w:val="bullet"/>
      <w:lvlText w:val=""/>
      <w:lvlJc w:val="left"/>
      <w:pPr>
        <w:ind w:left="720" w:hanging="360"/>
      </w:pPr>
      <w:rPr>
        <w:rFonts w:ascii="Symbol" w:eastAsia="Cambria" w:hAnsi="Symbol" w:cs="Times New Roman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3"/>
  </w:num>
  <w:num w:numId="3">
    <w:abstractNumId w:val="4"/>
  </w:num>
  <w:num w:numId="4">
    <w:abstractNumId w:val="2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s50ewxpcsp2wfea20svrtdy5zss95zdr5s2&quot;&gt;MediaPaper&lt;record-ids&gt;&lt;item&gt;1&lt;/item&gt;&lt;item&gt;2&lt;/item&gt;&lt;item&gt;3&lt;/item&gt;&lt;item&gt;4&lt;/item&gt;&lt;item&gt;5&lt;/item&gt;&lt;item&gt;6&lt;/item&gt;&lt;item&gt;7&lt;/item&gt;&lt;item&gt;8&lt;/item&gt;&lt;item&gt;10&lt;/item&gt;&lt;item&gt;11&lt;/item&gt;&lt;item&gt;12&lt;/item&gt;&lt;item&gt;13&lt;/item&gt;&lt;item&gt;14&lt;/item&gt;&lt;item&gt;15&lt;/item&gt;&lt;item&gt;16&lt;/item&gt;&lt;item&gt;17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/record-ids&gt;&lt;/item&gt;&lt;/Libraries&gt;"/>
  </w:docVars>
  <w:rsids>
    <w:rsidRoot w:val="00617610"/>
    <w:rsid w:val="000014FB"/>
    <w:rsid w:val="000364D6"/>
    <w:rsid w:val="00043800"/>
    <w:rsid w:val="00062750"/>
    <w:rsid w:val="0006643C"/>
    <w:rsid w:val="00071171"/>
    <w:rsid w:val="000822D7"/>
    <w:rsid w:val="00086425"/>
    <w:rsid w:val="0008701B"/>
    <w:rsid w:val="00090403"/>
    <w:rsid w:val="000A07A6"/>
    <w:rsid w:val="000A1597"/>
    <w:rsid w:val="000C3005"/>
    <w:rsid w:val="000C6B40"/>
    <w:rsid w:val="000D0ECE"/>
    <w:rsid w:val="000E5713"/>
    <w:rsid w:val="000E61A4"/>
    <w:rsid w:val="000F0E66"/>
    <w:rsid w:val="000F39CB"/>
    <w:rsid w:val="00111212"/>
    <w:rsid w:val="00113128"/>
    <w:rsid w:val="00124F07"/>
    <w:rsid w:val="00134554"/>
    <w:rsid w:val="00134ADB"/>
    <w:rsid w:val="00143EA9"/>
    <w:rsid w:val="00171206"/>
    <w:rsid w:val="00185B42"/>
    <w:rsid w:val="001A0E68"/>
    <w:rsid w:val="001A1499"/>
    <w:rsid w:val="001A5911"/>
    <w:rsid w:val="001C0714"/>
    <w:rsid w:val="001C26C0"/>
    <w:rsid w:val="001C7E88"/>
    <w:rsid w:val="001D4153"/>
    <w:rsid w:val="001D5257"/>
    <w:rsid w:val="001F249E"/>
    <w:rsid w:val="00201502"/>
    <w:rsid w:val="00236784"/>
    <w:rsid w:val="00256497"/>
    <w:rsid w:val="00260C17"/>
    <w:rsid w:val="00290D36"/>
    <w:rsid w:val="002B0D84"/>
    <w:rsid w:val="002B3CC1"/>
    <w:rsid w:val="002B5CE2"/>
    <w:rsid w:val="002C2B0A"/>
    <w:rsid w:val="002E2915"/>
    <w:rsid w:val="002E59E4"/>
    <w:rsid w:val="003206B0"/>
    <w:rsid w:val="00321050"/>
    <w:rsid w:val="00337FD4"/>
    <w:rsid w:val="00341130"/>
    <w:rsid w:val="0035171B"/>
    <w:rsid w:val="00374B11"/>
    <w:rsid w:val="003831E3"/>
    <w:rsid w:val="00390C13"/>
    <w:rsid w:val="003A7569"/>
    <w:rsid w:val="003C0ED9"/>
    <w:rsid w:val="003C7D8F"/>
    <w:rsid w:val="003D46FA"/>
    <w:rsid w:val="003F1F3C"/>
    <w:rsid w:val="003F6F52"/>
    <w:rsid w:val="00401B90"/>
    <w:rsid w:val="00403AC0"/>
    <w:rsid w:val="00415E69"/>
    <w:rsid w:val="00427E46"/>
    <w:rsid w:val="00433BC6"/>
    <w:rsid w:val="00446A4E"/>
    <w:rsid w:val="00487078"/>
    <w:rsid w:val="004921B4"/>
    <w:rsid w:val="0049301B"/>
    <w:rsid w:val="004958DE"/>
    <w:rsid w:val="004B0B83"/>
    <w:rsid w:val="004B28F4"/>
    <w:rsid w:val="004B50DF"/>
    <w:rsid w:val="004C0DD3"/>
    <w:rsid w:val="004D0BED"/>
    <w:rsid w:val="004D4557"/>
    <w:rsid w:val="004F6FB8"/>
    <w:rsid w:val="004F7CE9"/>
    <w:rsid w:val="00500D7A"/>
    <w:rsid w:val="00501E22"/>
    <w:rsid w:val="0050577D"/>
    <w:rsid w:val="00515E1F"/>
    <w:rsid w:val="00520EA6"/>
    <w:rsid w:val="00523501"/>
    <w:rsid w:val="00525AD9"/>
    <w:rsid w:val="00553876"/>
    <w:rsid w:val="005714E3"/>
    <w:rsid w:val="00575CFE"/>
    <w:rsid w:val="0058646E"/>
    <w:rsid w:val="005910EE"/>
    <w:rsid w:val="0059177C"/>
    <w:rsid w:val="005A4C6D"/>
    <w:rsid w:val="005A75EB"/>
    <w:rsid w:val="005A7F03"/>
    <w:rsid w:val="005C67BC"/>
    <w:rsid w:val="005D0588"/>
    <w:rsid w:val="005D68E4"/>
    <w:rsid w:val="005D7AAE"/>
    <w:rsid w:val="005F187C"/>
    <w:rsid w:val="006063BB"/>
    <w:rsid w:val="00607DE5"/>
    <w:rsid w:val="00616BA1"/>
    <w:rsid w:val="006175B2"/>
    <w:rsid w:val="00617610"/>
    <w:rsid w:val="006226E1"/>
    <w:rsid w:val="006232C7"/>
    <w:rsid w:val="00643B86"/>
    <w:rsid w:val="00644B68"/>
    <w:rsid w:val="0065047A"/>
    <w:rsid w:val="00661008"/>
    <w:rsid w:val="006740DE"/>
    <w:rsid w:val="006911F0"/>
    <w:rsid w:val="00696084"/>
    <w:rsid w:val="006963E0"/>
    <w:rsid w:val="006C1325"/>
    <w:rsid w:val="006C4068"/>
    <w:rsid w:val="006C4D61"/>
    <w:rsid w:val="006D3BC2"/>
    <w:rsid w:val="006E0636"/>
    <w:rsid w:val="006F397E"/>
    <w:rsid w:val="006F5252"/>
    <w:rsid w:val="006F6941"/>
    <w:rsid w:val="00704A7D"/>
    <w:rsid w:val="00704DAE"/>
    <w:rsid w:val="0070667E"/>
    <w:rsid w:val="00707B33"/>
    <w:rsid w:val="00711F76"/>
    <w:rsid w:val="007144F0"/>
    <w:rsid w:val="007146D9"/>
    <w:rsid w:val="00726FE0"/>
    <w:rsid w:val="00732647"/>
    <w:rsid w:val="00753661"/>
    <w:rsid w:val="00757844"/>
    <w:rsid w:val="00783249"/>
    <w:rsid w:val="00797516"/>
    <w:rsid w:val="007B586B"/>
    <w:rsid w:val="007B6DB0"/>
    <w:rsid w:val="007C3446"/>
    <w:rsid w:val="007D15F0"/>
    <w:rsid w:val="007D20BD"/>
    <w:rsid w:val="007D296A"/>
    <w:rsid w:val="007D57D9"/>
    <w:rsid w:val="007E714D"/>
    <w:rsid w:val="007E72F1"/>
    <w:rsid w:val="007F0784"/>
    <w:rsid w:val="007F7B32"/>
    <w:rsid w:val="0080138D"/>
    <w:rsid w:val="00814372"/>
    <w:rsid w:val="00831A1B"/>
    <w:rsid w:val="0085022C"/>
    <w:rsid w:val="00876752"/>
    <w:rsid w:val="0088047F"/>
    <w:rsid w:val="00886DBB"/>
    <w:rsid w:val="00891442"/>
    <w:rsid w:val="008B079F"/>
    <w:rsid w:val="008B0DB3"/>
    <w:rsid w:val="008B7103"/>
    <w:rsid w:val="008E3B0A"/>
    <w:rsid w:val="008F235B"/>
    <w:rsid w:val="008F362D"/>
    <w:rsid w:val="009101E1"/>
    <w:rsid w:val="0093791E"/>
    <w:rsid w:val="00940E58"/>
    <w:rsid w:val="00942909"/>
    <w:rsid w:val="0095019F"/>
    <w:rsid w:val="0095675E"/>
    <w:rsid w:val="00965AFA"/>
    <w:rsid w:val="00985581"/>
    <w:rsid w:val="00992107"/>
    <w:rsid w:val="009924FA"/>
    <w:rsid w:val="009A3898"/>
    <w:rsid w:val="009A3AE6"/>
    <w:rsid w:val="009B2122"/>
    <w:rsid w:val="009D46DC"/>
    <w:rsid w:val="009E5F9C"/>
    <w:rsid w:val="009F40DD"/>
    <w:rsid w:val="00A10FA6"/>
    <w:rsid w:val="00A20CEC"/>
    <w:rsid w:val="00A21DCF"/>
    <w:rsid w:val="00A356B7"/>
    <w:rsid w:val="00A418EE"/>
    <w:rsid w:val="00A41BC0"/>
    <w:rsid w:val="00A44D2F"/>
    <w:rsid w:val="00A510D5"/>
    <w:rsid w:val="00A52C92"/>
    <w:rsid w:val="00A52D50"/>
    <w:rsid w:val="00A63E42"/>
    <w:rsid w:val="00A73994"/>
    <w:rsid w:val="00A7574A"/>
    <w:rsid w:val="00A91BE9"/>
    <w:rsid w:val="00AA3FEA"/>
    <w:rsid w:val="00AB0EE6"/>
    <w:rsid w:val="00AC4FD6"/>
    <w:rsid w:val="00AD0057"/>
    <w:rsid w:val="00AD1AE8"/>
    <w:rsid w:val="00AD3F11"/>
    <w:rsid w:val="00AF271A"/>
    <w:rsid w:val="00AF28E0"/>
    <w:rsid w:val="00AF77DA"/>
    <w:rsid w:val="00B05163"/>
    <w:rsid w:val="00B05644"/>
    <w:rsid w:val="00B22C84"/>
    <w:rsid w:val="00B23092"/>
    <w:rsid w:val="00B267C9"/>
    <w:rsid w:val="00B40688"/>
    <w:rsid w:val="00B622CF"/>
    <w:rsid w:val="00B77F5D"/>
    <w:rsid w:val="00B82171"/>
    <w:rsid w:val="00B94218"/>
    <w:rsid w:val="00BA1900"/>
    <w:rsid w:val="00BA4E3D"/>
    <w:rsid w:val="00BA7F71"/>
    <w:rsid w:val="00BB2BA1"/>
    <w:rsid w:val="00BB474A"/>
    <w:rsid w:val="00BC1E54"/>
    <w:rsid w:val="00BC5FA6"/>
    <w:rsid w:val="00BD1403"/>
    <w:rsid w:val="00BE0ECD"/>
    <w:rsid w:val="00BE2DC4"/>
    <w:rsid w:val="00C018E7"/>
    <w:rsid w:val="00C22D9D"/>
    <w:rsid w:val="00C36C50"/>
    <w:rsid w:val="00C3738B"/>
    <w:rsid w:val="00C51B0D"/>
    <w:rsid w:val="00C543ED"/>
    <w:rsid w:val="00C572AF"/>
    <w:rsid w:val="00C621A2"/>
    <w:rsid w:val="00C7406D"/>
    <w:rsid w:val="00C807CC"/>
    <w:rsid w:val="00C838D1"/>
    <w:rsid w:val="00C87CB1"/>
    <w:rsid w:val="00C90A5A"/>
    <w:rsid w:val="00CA1688"/>
    <w:rsid w:val="00CC731A"/>
    <w:rsid w:val="00CF7076"/>
    <w:rsid w:val="00D0179E"/>
    <w:rsid w:val="00D063E9"/>
    <w:rsid w:val="00D100C6"/>
    <w:rsid w:val="00D17869"/>
    <w:rsid w:val="00D24363"/>
    <w:rsid w:val="00D3696E"/>
    <w:rsid w:val="00D37CE2"/>
    <w:rsid w:val="00D824E8"/>
    <w:rsid w:val="00DB5D2B"/>
    <w:rsid w:val="00DC2598"/>
    <w:rsid w:val="00DD5DEE"/>
    <w:rsid w:val="00DD6B9E"/>
    <w:rsid w:val="00DE6ADB"/>
    <w:rsid w:val="00DE6B95"/>
    <w:rsid w:val="00DF4087"/>
    <w:rsid w:val="00DF5C46"/>
    <w:rsid w:val="00E2449C"/>
    <w:rsid w:val="00E27904"/>
    <w:rsid w:val="00E36716"/>
    <w:rsid w:val="00E45902"/>
    <w:rsid w:val="00E60B4D"/>
    <w:rsid w:val="00E649D6"/>
    <w:rsid w:val="00E653AC"/>
    <w:rsid w:val="00E722DC"/>
    <w:rsid w:val="00E723EC"/>
    <w:rsid w:val="00E80BB0"/>
    <w:rsid w:val="00E840DF"/>
    <w:rsid w:val="00E84B2E"/>
    <w:rsid w:val="00E864CF"/>
    <w:rsid w:val="00EA38A7"/>
    <w:rsid w:val="00ED15C8"/>
    <w:rsid w:val="00EE1FDA"/>
    <w:rsid w:val="00EE4662"/>
    <w:rsid w:val="00EF2D68"/>
    <w:rsid w:val="00F115B1"/>
    <w:rsid w:val="00F17EF1"/>
    <w:rsid w:val="00F20F15"/>
    <w:rsid w:val="00F23353"/>
    <w:rsid w:val="00F311D2"/>
    <w:rsid w:val="00F37A20"/>
    <w:rsid w:val="00F6128E"/>
    <w:rsid w:val="00F63BBD"/>
    <w:rsid w:val="00F74A28"/>
    <w:rsid w:val="00F7649A"/>
    <w:rsid w:val="00F77BB2"/>
    <w:rsid w:val="00F86E5F"/>
    <w:rsid w:val="00F92113"/>
    <w:rsid w:val="00FA5690"/>
    <w:rsid w:val="00FB26DC"/>
    <w:rsid w:val="00FC736C"/>
    <w:rsid w:val="00FD03B8"/>
    <w:rsid w:val="00FF65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8CC2E8D"/>
  <w15:docId w15:val="{8D771C66-301B-421B-BAFC-7D4F7A3F0C3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Arial Unicode MS" w:hAnsi="Times New Roman" w:cs="Times New Roman"/>
        <w:bdr w:val="nil"/>
        <w:lang w:val="en-NZ" w:eastAsia="en-US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rPr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paragraph" w:customStyle="1" w:styleId="HeaderFooter">
    <w:name w:val="Header &amp; Footer"/>
    <w:pPr>
      <w:tabs>
        <w:tab w:val="right" w:pos="9020"/>
      </w:tabs>
    </w:pPr>
    <w:rPr>
      <w:rFonts w:ascii="Helvetica" w:hAnsi="Helvetica" w:cs="Arial Unicode MS"/>
      <w:color w:val="000000"/>
      <w:sz w:val="24"/>
      <w:szCs w:val="24"/>
    </w:rPr>
  </w:style>
  <w:style w:type="paragraph" w:styleId="Footer">
    <w:name w:val="footer"/>
    <w:pPr>
      <w:tabs>
        <w:tab w:val="center" w:pos="4320"/>
        <w:tab w:val="right" w:pos="8640"/>
      </w:tabs>
    </w:pPr>
    <w:rPr>
      <w:rFonts w:ascii="Cambria" w:eastAsia="Cambria" w:hAnsi="Cambria" w:cs="Cambria"/>
      <w:color w:val="000000"/>
      <w:sz w:val="24"/>
      <w:szCs w:val="24"/>
      <w:u w:color="000000"/>
      <w:lang w:val="en-US"/>
    </w:rPr>
  </w:style>
  <w:style w:type="character" w:styleId="PageNumber">
    <w:name w:val="page number"/>
  </w:style>
  <w:style w:type="paragraph" w:customStyle="1" w:styleId="Body">
    <w:name w:val="Body"/>
    <w:rPr>
      <w:rFonts w:ascii="Cambria" w:eastAsia="Cambria" w:hAnsi="Cambria" w:cs="Cambria"/>
      <w:color w:val="000000"/>
      <w:sz w:val="24"/>
      <w:szCs w:val="24"/>
      <w:u w:color="000000"/>
      <w:lang w:val="en-US"/>
    </w:rPr>
  </w:style>
  <w:style w:type="paragraph" w:customStyle="1" w:styleId="Default">
    <w:name w:val="Default"/>
    <w:rPr>
      <w:rFonts w:ascii="Helvetica" w:eastAsia="Helvetica" w:hAnsi="Helvetica" w:cs="Helvetica"/>
      <w:color w:val="000000"/>
      <w:sz w:val="22"/>
      <w:szCs w:val="22"/>
    </w:rPr>
  </w:style>
  <w:style w:type="paragraph" w:styleId="CommentText">
    <w:name w:val="annotation text"/>
    <w:basedOn w:val="Normal"/>
    <w:link w:val="CommentTextChar"/>
    <w:uiPriority w:val="99"/>
    <w:semiHidden/>
    <w:unhideWhenUsed/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sz w:val="24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2449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2449C"/>
    <w:rPr>
      <w:rFonts w:ascii="Lucida Grande" w:hAnsi="Lucida Grande" w:cs="Lucida Grande"/>
      <w:sz w:val="18"/>
      <w:szCs w:val="18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04A7D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04A7D"/>
    <w:rPr>
      <w:b/>
      <w:bCs/>
      <w:sz w:val="24"/>
      <w:szCs w:val="24"/>
      <w:lang w:val="en-US"/>
    </w:rPr>
  </w:style>
  <w:style w:type="paragraph" w:customStyle="1" w:styleId="EndNoteBibliographyTitle">
    <w:name w:val="EndNote Bibliography Title"/>
    <w:basedOn w:val="Normal"/>
    <w:rsid w:val="00BA4E3D"/>
    <w:pPr>
      <w:jc w:val="center"/>
    </w:pPr>
  </w:style>
  <w:style w:type="paragraph" w:customStyle="1" w:styleId="EndNoteBibliography">
    <w:name w:val="EndNote Bibliography"/>
    <w:basedOn w:val="Normal"/>
    <w:rsid w:val="00BA4E3D"/>
    <w:pPr>
      <w:spacing w:line="480" w:lineRule="auto"/>
    </w:pPr>
  </w:style>
  <w:style w:type="paragraph" w:customStyle="1" w:styleId="BodyA">
    <w:name w:val="Body A"/>
    <w:rsid w:val="00F37A20"/>
    <w:rPr>
      <w:rFonts w:ascii="Cambria" w:eastAsia="Cambria" w:hAnsi="Cambria" w:cs="Cambria"/>
      <w:color w:val="000000"/>
      <w:sz w:val="24"/>
      <w:szCs w:val="24"/>
      <w:u w:color="000000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783249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83249"/>
    <w:rPr>
      <w:sz w:val="24"/>
      <w:szCs w:val="24"/>
      <w:lang w:val="en-US"/>
    </w:rPr>
  </w:style>
  <w:style w:type="paragraph" w:styleId="ListParagraph">
    <w:name w:val="List Paragraph"/>
    <w:basedOn w:val="Normal"/>
    <w:uiPriority w:val="34"/>
    <w:qFormat/>
    <w:rsid w:val="005910EE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 Them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FF00FF"/>
      </a:folHlink>
    </a:clrScheme>
    <a:fontScheme name="Office Theme">
      <a:majorFont>
        <a:latin typeface="Helvetica"/>
        <a:ea typeface="Helvetica"/>
        <a:cs typeface="Helvetica"/>
      </a:majorFont>
      <a:minorFont>
        <a:latin typeface="Helvetica"/>
        <a:ea typeface="Helvetica"/>
        <a:cs typeface="Helvetica"/>
      </a:minorFont>
    </a:fontScheme>
    <a:fmtScheme name="Office Them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381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381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38100" dist="20000" dir="5400000" rotWithShape="0">
              <a:srgbClr val="000000">
                <a:alpha val="38000"/>
              </a:srgbClr>
            </a:outerShdw>
          </a:effectLst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25400" cap="flat">
          <a:solidFill>
            <a:schemeClr val="accent1"/>
          </a:solidFill>
          <a:prstDash val="solid"/>
          <a:round/>
        </a:ln>
        <a:effectLst>
          <a:outerShdw blurRad="38100" dist="23000" dir="5400000" rotWithShape="0">
            <a:srgbClr val="000000">
              <a:alpha val="35000"/>
            </a:srgbClr>
          </a:outerShdw>
        </a:effectLst>
        <a:sp3d/>
      </a:spPr>
      <a:bodyPr rot="0" spcFirstLastPara="1" vertOverflow="overflow" horzOverflow="overflow" vert="horz" wrap="square" lIns="45719" tIns="45719" rIns="45719" bIns="45719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mbria"/>
            <a:ea typeface="Cambria"/>
            <a:cs typeface="Cambria"/>
            <a:sym typeface="Cambria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25400" cap="flat">
          <a:solidFill>
            <a:schemeClr val="accent1"/>
          </a:solidFill>
          <a:prstDash val="solid"/>
          <a:round/>
        </a:ln>
        <a:effectLst>
          <a:outerShdw blurRad="38100" dist="20000" dir="5400000" rotWithShape="0">
            <a:srgbClr val="000000">
              <a:alpha val="38000"/>
            </a:srgbClr>
          </a:outerShdw>
        </a:effectLst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mbria"/>
            <a:ea typeface="Cambria"/>
            <a:cs typeface="Cambria"/>
            <a:sym typeface="Cambria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434</Words>
  <Characters>2475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1</Company>
  <LinksUpToDate>false</LinksUpToDate>
  <CharactersWithSpaces>290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na Howe</dc:creator>
  <cp:lastModifiedBy>Anna Howe</cp:lastModifiedBy>
  <cp:revision>3</cp:revision>
  <cp:lastPrinted>2016-06-26T23:14:00Z</cp:lastPrinted>
  <dcterms:created xsi:type="dcterms:W3CDTF">2016-06-28T05:07:00Z</dcterms:created>
  <dcterms:modified xsi:type="dcterms:W3CDTF">2016-06-28T05:08:00Z</dcterms:modified>
</cp:coreProperties>
</file>